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C86257">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5AF2">
      <w:pPr>
        <w:pStyle w:val="AbsHead"/>
        <w:sectPr w:rsidR="00586A35" w:rsidRPr="00586A35" w:rsidSect="00C86257">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695AF2" w:rsidRDefault="007A502C" w:rsidP="00695AF2">
      <w:pPr>
        <w:pStyle w:val="AbsHead"/>
      </w:pPr>
      <w:r w:rsidRPr="00695AF2">
        <w:t>ABSTRACT</w:t>
      </w:r>
    </w:p>
    <w:p w14:paraId="4586C379" w14:textId="79E106A5" w:rsidR="00F837F0" w:rsidRDefault="00494D4F" w:rsidP="00406444">
      <w:pPr>
        <w:pStyle w:val="Abstract"/>
      </w:pPr>
      <w:r>
        <w:t xml:space="preserve">This paper outlines the development of a rudimentary music retrieval system. </w:t>
      </w:r>
      <w:r w:rsidRPr="00D91174">
        <w:t>The goal of this paper is to</w:t>
      </w:r>
      <w:r>
        <w:t xml:space="preserve"> assess the impact of varied </w:t>
      </w:r>
      <w:r w:rsidR="00F837F0">
        <w:t>representations of data</w:t>
      </w:r>
      <w:r>
        <w:t xml:space="preserve"> and similarity measures within a retrieval </w:t>
      </w:r>
      <w:r w:rsidR="00F837F0">
        <w:t>system. Subsequently the results retrieved by the developed systems will be evaluated through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542951" w:rsidRDefault="00A27D78" w:rsidP="00695AF2">
      <w:pPr>
        <w:pStyle w:val="AbsHead"/>
        <w:numPr>
          <w:ilvl w:val="0"/>
          <w:numId w:val="33"/>
        </w:numPr>
      </w:pPr>
      <w:r w:rsidRPr="00542951">
        <w:t>Introduction</w:t>
      </w:r>
    </w:p>
    <w:p w14:paraId="20FAF761" w14:textId="2110D165" w:rsidR="000B1802" w:rsidRDefault="00F837F0" w:rsidP="00624E64">
      <w:pPr>
        <w:pStyle w:val="Algorithm"/>
      </w:pPr>
      <w:r>
        <w:t xml:space="preserve">The main goal of a music retrieval system is to find similar songs based on a specific </w:t>
      </w:r>
      <w:r w:rsidR="006250F5">
        <w:t xml:space="preserve">query song provided by the user. </w:t>
      </w:r>
      <w:r w:rsidR="000B1802">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there are also many songs that don´t have lyrics. </w:t>
      </w:r>
      <w:r w:rsidR="000B1802" w:rsidRPr="000B1802">
        <w:t xml:space="preserve">If audio-based </w:t>
      </w:r>
      <w:r w:rsidR="00C20351">
        <w:t xml:space="preserve">representations </w:t>
      </w:r>
      <w:r w:rsidR="000B1802" w:rsidRPr="000B1802">
        <w:t xml:space="preserve">are used instead, the question arises as to which features are used to measure whether a song sounds </w:t>
      </w:r>
      <w:proofErr w:type="gramStart"/>
      <w:r w:rsidR="000B1802" w:rsidRPr="000B1802">
        <w:t>similar to</w:t>
      </w:r>
      <w:proofErr w:type="gramEnd"/>
      <w:r w:rsidR="000B1802" w:rsidRPr="000B1802">
        <w:t xml:space="preserve"> </w:t>
      </w:r>
      <w:r w:rsidR="00C20351">
        <w:t>a specific query song, because the similarity of music is highly subjective.</w:t>
      </w:r>
    </w:p>
    <w:p w14:paraId="751F9BDE" w14:textId="77777777" w:rsidR="000B1802" w:rsidRDefault="000B1802" w:rsidP="00624E64">
      <w:pPr>
        <w:pStyle w:val="Algorithm"/>
      </w:pPr>
    </w:p>
    <w:p w14:paraId="680C383E" w14:textId="2BA5B1D5" w:rsidR="00DF6EB7" w:rsidRPr="00542951" w:rsidRDefault="006250F5" w:rsidP="00624E64">
      <w:pPr>
        <w:pStyle w:val="Algorithm"/>
      </w:pPr>
      <w:r w:rsidRPr="006250F5">
        <w:t xml:space="preserve">This </w:t>
      </w:r>
      <w:r>
        <w:t xml:space="preserve">paper </w:t>
      </w:r>
      <w:r w:rsidRPr="006250F5">
        <w:t xml:space="preserve">describes the approach to implementing various music-retrieval systems and subsequently evaluates the systems </w:t>
      </w:r>
      <w:r w:rsidR="00542951" w:rsidRPr="00542951">
        <w:t xml:space="preserve">Within the scope of this paper 11 distinct Music retrieval systems will be implemented using </w:t>
      </w:r>
      <w:r w:rsidR="00F837F0">
        <w:t>different</w:t>
      </w:r>
      <w:r w:rsidR="00542951" w:rsidRPr="00542951">
        <w:t xml:space="preserve"> </w:t>
      </w:r>
      <w:r w:rsidR="00B40797" w:rsidRPr="00542951">
        <w:t>representations.</w:t>
      </w:r>
      <w:r w:rsidR="00B40797">
        <w:t xml:space="preserve"> The</w:t>
      </w:r>
      <w:r w:rsidR="009B3E82">
        <w:t xml:space="preserve"> </w:t>
      </w:r>
      <w:r w:rsidR="00F837F0">
        <w:t xml:space="preserve">Dataset as well as the </w:t>
      </w:r>
      <w:r w:rsidR="009B3E82">
        <w:t>representations will be explained in chapter 2.</w:t>
      </w:r>
      <w:r w:rsidR="00542951" w:rsidRPr="00542951">
        <w:t xml:space="preserve"> The Similarity of Songs will be compared by calculating the cosine similarity of different text, audio-, and video-based features and furthermore a combination of some of those features. </w:t>
      </w:r>
      <w:r w:rsidR="00F837F0">
        <w:t>The retrieved results</w:t>
      </w:r>
      <w:r w:rsidR="00624E64" w:rsidRPr="00542951">
        <w:t xml:space="preserve"> will be</w:t>
      </w:r>
      <w:r w:rsidR="00DF6EB7" w:rsidRPr="00542951">
        <w:t xml:space="preserve"> evaluated qualitatively according to the similarity to the queried song. The data set used for testing the </w:t>
      </w:r>
      <w:r w:rsidR="00F837F0">
        <w:t>11</w:t>
      </w:r>
      <w:r w:rsidR="00DF6EB7" w:rsidRPr="00542951">
        <w:t xml:space="preserve">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9B3E82">
      <w:pPr>
        <w:pStyle w:val="Head1"/>
        <w:numPr>
          <w:ilvl w:val="0"/>
          <w:numId w:val="33"/>
        </w:numPr>
      </w:pPr>
      <w:r w:rsidRPr="000B296C">
        <w:t>Methodology</w:t>
      </w:r>
    </w:p>
    <w:p w14:paraId="087C1184" w14:textId="288C328B" w:rsidR="009B3E82" w:rsidRDefault="009B3E82" w:rsidP="009B3E82">
      <w:pPr>
        <w:pStyle w:val="Algorithm"/>
      </w:pPr>
      <w:r>
        <w:t>In this chapter the dataset as well as the different</w:t>
      </w:r>
      <w:r w:rsidR="00E203CC">
        <w:t xml:space="preserve"> features </w:t>
      </w:r>
      <w:r w:rsidR="0095148D">
        <w:t xml:space="preserve">we chose for the retrieval systems </w:t>
      </w:r>
      <w:r w:rsidR="00B40797">
        <w:t>and</w:t>
      </w:r>
      <w:r w:rsidR="0095148D">
        <w:t xml:space="preserve"> the</w:t>
      </w:r>
      <w:r w:rsidR="00E203CC">
        <w:t xml:space="preserve"> methods to calculate the similarities between the query songs and the re</w:t>
      </w:r>
      <w:r w:rsidR="0095148D">
        <w:t>trieved songs</w:t>
      </w:r>
      <w:r w:rsidR="00E203CC">
        <w:t xml:space="preserve"> will be explained.</w:t>
      </w:r>
    </w:p>
    <w:p w14:paraId="459E78A9" w14:textId="6F98FEA9" w:rsidR="009B3E82" w:rsidRDefault="009B3E82" w:rsidP="0009756A">
      <w:pPr>
        <w:pStyle w:val="Head2"/>
      </w:pPr>
      <w:r w:rsidRPr="009B3E82">
        <w:t>The dataset</w:t>
      </w:r>
    </w:p>
    <w:p w14:paraId="650F841E" w14:textId="08DA9686"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w:t>
      </w:r>
      <w:proofErr w:type="gramStart"/>
      <w:r>
        <w:t>audio</w:t>
      </w:r>
      <w:proofErr w:type="gramEnd"/>
      <w:r>
        <w:t xml:space="preserve">, video and metadata features of 109,269 music pieces. The data was extracted from the platform last.fm </w:t>
      </w:r>
      <w:r w:rsidRPr="005A4AC3">
        <w:fldChar w:fldCharType="begin"/>
      </w:r>
      <w:r w:rsidR="00EC1652">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65392A4A"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r w:rsidR="00202976">
        <w:t>artist,</w:t>
      </w:r>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4104F5B3" w14:textId="24DE18D6" w:rsidR="009B3E82" w:rsidRPr="0009756A" w:rsidRDefault="009B3E82" w:rsidP="0009756A">
      <w:pPr>
        <w:pStyle w:val="Head2"/>
      </w:pPr>
      <w:r w:rsidRPr="0009756A">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792C21E6" w:rsidR="00D744D8" w:rsidRDefault="00D744D8" w:rsidP="00AD30B3">
      <w:pPr>
        <w:pStyle w:val="Algorithm"/>
      </w:pPr>
      <w:r w:rsidRPr="00D744D8">
        <w:t xml:space="preserve"> trained on a collection of words that </w:t>
      </w:r>
      <w:r w:rsidR="00B40797" w:rsidRPr="00D744D8">
        <w:t>can capture</w:t>
      </w:r>
      <w:r w:rsidRPr="00D744D8">
        <w:t xml:space="preserve"> rich contextual information in natural language. This allows BERT to understand the meanings of words in a given phrase. </w:t>
      </w:r>
      <w:r w:rsidR="00414623">
        <w:fldChar w:fldCharType="begin"/>
      </w:r>
      <w:r w:rsidR="00EC1652">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42D35B8"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EC1652">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38C6E79C" w:rsidR="00A210ED" w:rsidRPr="00FE5AE4" w:rsidRDefault="00A210ED" w:rsidP="00D744D8">
      <w:pPr>
        <w:pStyle w:val="Algorithm"/>
      </w:pPr>
      <w:r w:rsidRPr="00FE5AE4">
        <w:t xml:space="preserve">Word2Vec is a </w:t>
      </w:r>
      <w:r w:rsidR="00FE5AE4" w:rsidRPr="00FE5AE4">
        <w:t xml:space="preserve">popular </w:t>
      </w:r>
      <w:r w:rsidRPr="00FE5AE4">
        <w:t xml:space="preserve">technique to construct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A word embedding is a vector representation of a word. There are two methods that can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r w:rsidR="00B40797" w:rsidRPr="00FE5AE4">
        <w:t>of</w:t>
      </w:r>
      <w:r w:rsidR="0095148D" w:rsidRPr="00FE5AE4">
        <w:t xml:space="preserve"> Words) which takes the context of every word as input to predict the word. The second method is the Skip Gram model which takes the target word and predicts the context of the word and generates the representation of the target word in the process. </w:t>
      </w:r>
      <w:r w:rsidR="00FE5AE4" w:rsidRPr="00FE5AE4">
        <w:t xml:space="preserve">Both techniques use shallow neural networks. </w:t>
      </w:r>
      <w:r w:rsidR="00FE5AE4">
        <w:fldChar w:fldCharType="begin"/>
      </w:r>
      <w:r w:rsidR="00EC1652">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09756A">
      <w:pPr>
        <w:pStyle w:val="Head2"/>
      </w:pPr>
      <w:r w:rsidRPr="009B3E82">
        <w:lastRenderedPageBreak/>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4BEE20CD" w:rsidR="00507B15" w:rsidRDefault="00507B15" w:rsidP="00507B15">
      <w:pPr>
        <w:pStyle w:val="Algorithm"/>
      </w:pPr>
      <w:proofErr w:type="spellStart"/>
      <w:r>
        <w:t>Blf</w:t>
      </w:r>
      <w:proofErr w:type="spellEnd"/>
      <w:r>
        <w:t>-</w:t>
      </w:r>
      <w:r w:rsidR="009F2E05">
        <w:t>C</w:t>
      </w:r>
      <w:r>
        <w:t>orrelation:</w:t>
      </w:r>
      <w:r w:rsidR="009F2E05">
        <w:t xml:space="preserve"> This </w:t>
      </w:r>
      <w:r w:rsidR="009354B6">
        <w:t xml:space="preserve">dataset contains data about the correlation pattern of block-level features. </w:t>
      </w:r>
    </w:p>
    <w:p w14:paraId="16D99106" w14:textId="1452AE16" w:rsidR="00A16CC5" w:rsidRDefault="00A16CC5" w:rsidP="00A16CC5">
      <w:pPr>
        <w:pStyle w:val="Algorithm"/>
      </w:pPr>
      <w:r w:rsidRPr="00A16CC5">
        <w:t xml:space="preserve">Block-based audio features process the </w:t>
      </w:r>
      <w:r>
        <w:t>frames</w:t>
      </w:r>
      <w:r w:rsidRPr="00A16CC5">
        <w:t xml:space="preserve"> in terms of blocks. A block can be understood as a matrix where the number of columns is defined by the width of the block and the number of rows is defined by the number of frequency bins. Block-Level features have the advantage that each block comprises a sequence of several frames and therefore allows the extracted features to better capture temporal information</w:t>
      </w:r>
      <w:r>
        <w:t>.</w:t>
      </w:r>
      <w:r w:rsidRPr="00A16CC5">
        <w:t xml:space="preserve"> </w:t>
      </w:r>
      <w:r>
        <w:fldChar w:fldCharType="begin"/>
      </w:r>
      <w:r>
        <w:instrText xml:space="preserve"> ADDIN ZOTERO_ITEM CSL_CITATION {"citationID":"XsXSturZ","properties":{"formattedCitation":"[5]","plainCitation":"[5]","noteIndex":0},"citationItems":[{"id":1501,"uris":["http://zotero.org/groups/5283475/items/E58Y3Z4F"],"itemData":{"id":1501,"type":"article-journal","abstract":"(Abstract to follow)","DOI":"10.5281/ZENODO.849724","ISSN":"2518-3672","license":"Creative Commons Attribution 4.0, Open Access","note":"publisher: Zenodo","source":"DOI.org (Datacite)","title":"Automatic Music Tag Classification Based On Block-Level Features","URL":"https://zenodo.org/record/849724","author":[{"family":"Seyerlehner","given":"Klaus"},{"family":"Widmer","given":"Gerhard"},{"family":"Schedl","given":"Markus"},{"family":"Knees","given":"Peter"}],"accessed":{"date-parts":[["2024",1,22]]},"issued":{"date-parts":[["2010",7,21]]}}}],"schema":"https://github.com/citation-style-language/schema/raw/master/csl-citation.json"} </w:instrText>
      </w:r>
      <w:r>
        <w:fldChar w:fldCharType="separate"/>
      </w:r>
      <w:r w:rsidRPr="00A16CC5">
        <w:rPr>
          <w:rFonts w:cs="Linux Libertine"/>
        </w:rPr>
        <w:t>[5]</w:t>
      </w:r>
      <w:r>
        <w:fldChar w:fldCharType="end"/>
      </w:r>
    </w:p>
    <w:p w14:paraId="53CDD077" w14:textId="73F6537F" w:rsidR="00A16CC5" w:rsidRPr="00A16CC5" w:rsidRDefault="00A16CC5" w:rsidP="00A16CC5">
      <w:pPr>
        <w:pStyle w:val="Algorithm"/>
      </w:pPr>
      <w:r>
        <w:t xml:space="preserve">Blocks are built by selecting a collection of frames and then combining the feature values of all blocks into a representation of the song. </w:t>
      </w:r>
      <w:r>
        <w:fldChar w:fldCharType="begin"/>
      </w:r>
      <w:r>
        <w:instrText xml:space="preserve"> ADDIN ZOTERO_ITEM CSL_CITATION {"citationID":"mGOrKgvQ","properties":{"formattedCitation":"[6]","plainCitation":"[6]","noteIndex":0},"citationItems":[{"id":1503,"uris":["http://zotero.org/groups/5283475/items/H65SY7NH"],"itemData":{"id":1503,"type":"paper-conference","container-title":"ISMIR","page":"554-560","title":"I-Vectors for Timbre-Based Music Similarity and Music Artist Classification.","author":[{"family":"Eghbal-Zadeh","given":"Hamid"},{"family":"Lehner","given":"Bernhard"},{"family":"Schedl","given":"Markus"},{"family":"Widmer","given":"Gerhard"}],"issued":{"date-parts":[["2015"]]}}}],"schema":"https://github.com/citation-style-language/schema/raw/master/csl-citation.json"} </w:instrText>
      </w:r>
      <w:r>
        <w:fldChar w:fldCharType="separate"/>
      </w:r>
      <w:r w:rsidRPr="00A16CC5">
        <w:rPr>
          <w:rFonts w:cs="Linux Libertine"/>
        </w:rPr>
        <w:t>[6]</w:t>
      </w:r>
      <w:r>
        <w:fldChar w:fldCharType="end"/>
      </w:r>
    </w:p>
    <w:p w14:paraId="339D575E" w14:textId="77777777" w:rsidR="00A16CC5" w:rsidRPr="00A16CC5" w:rsidRDefault="00A16CC5" w:rsidP="00A16CC5">
      <w:pPr>
        <w:pStyle w:val="Algorithm"/>
      </w:pPr>
    </w:p>
    <w:p w14:paraId="45C352EB" w14:textId="3627087E" w:rsidR="001705F3" w:rsidRDefault="00507B15" w:rsidP="00507B15">
      <w:pPr>
        <w:pStyle w:val="Algorithm"/>
      </w:pPr>
      <w:proofErr w:type="spellStart"/>
      <w:r>
        <w:t>Mfcc</w:t>
      </w:r>
      <w:proofErr w:type="spellEnd"/>
      <w:r w:rsidR="001705F3">
        <w:t xml:space="preserve"> stats: This dataset contains a statistical summarization by concatenating the mean and flattened covariance matrix of the Mel Frequency Cepstral Coefficients (MFCCs). </w:t>
      </w:r>
      <w:r w:rsidR="001705F3">
        <w:fldChar w:fldCharType="begin"/>
      </w:r>
      <w:r w:rsidR="001705F3">
        <w:instrText xml:space="preserve"> ADDIN ZOTERO_ITEM CSL_CITATION {"citationID":"zNMokSvF","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705F3">
        <w:fldChar w:fldCharType="separate"/>
      </w:r>
      <w:r w:rsidR="001705F3" w:rsidRPr="001705F3">
        <w:rPr>
          <w:rFonts w:cs="Linux Libertine"/>
        </w:rPr>
        <w:t>[1]</w:t>
      </w:r>
      <w:r w:rsidR="001705F3">
        <w:fldChar w:fldCharType="end"/>
      </w:r>
    </w:p>
    <w:p w14:paraId="783CD83D" w14:textId="7DBB837A" w:rsidR="001705F3" w:rsidRDefault="001705F3" w:rsidP="00507B15">
      <w:pPr>
        <w:pStyle w:val="Algorithm"/>
      </w:pPr>
      <w:r>
        <w:t>MFCCs have been widely used for speech recognition. They can represent the speech amplitude spectrum in a compact form</w:t>
      </w:r>
      <w:r w:rsidR="00804A05">
        <w:t xml:space="preserve"> which also captures perceptually important information. </w:t>
      </w:r>
      <w:r w:rsidR="00804A05">
        <w:fldChar w:fldCharType="begin"/>
      </w:r>
      <w:r w:rsidR="00804A05">
        <w:instrText xml:space="preserve"> ADDIN ZOTERO_ITEM CSL_CITATION {"citationID":"u2LbGTq5","properties":{"formattedCitation":"[7]","plainCitation":"[7]","noteIndex":0},"citationItems":[{"id":1502,"uris":["http://zotero.org/groups/5283475/items/4TS4W2K2"],"itemData":{"id":1502,"type":"paper-conference","container-title":"Ismir","note":"issue: 1","page":"11","publisher":"Plymouth, MA","title":"Mel frequency cepstral coefficients for music modeling.","volume":"270","author":[{"family":"Logan","given":"Beth"}],"issued":{"date-parts":[["2000"]]}}}],"schema":"https://github.com/citation-style-language/schema/raw/master/csl-citation.json"} </w:instrText>
      </w:r>
      <w:r w:rsidR="00804A05">
        <w:fldChar w:fldCharType="separate"/>
      </w:r>
      <w:r w:rsidR="00804A05" w:rsidRPr="00804A05">
        <w:rPr>
          <w:rFonts w:cs="Linux Libertine"/>
        </w:rPr>
        <w:t>[7]</w:t>
      </w:r>
      <w:r w:rsidR="00804A05">
        <w:fldChar w:fldCharType="end"/>
      </w:r>
    </w:p>
    <w:p w14:paraId="679181FA" w14:textId="77777777" w:rsidR="00C20351" w:rsidRDefault="00C20351" w:rsidP="00507B15">
      <w:pPr>
        <w:pStyle w:val="Algorithm"/>
      </w:pPr>
    </w:p>
    <w:p w14:paraId="1DDADF57" w14:textId="5A3C14A9" w:rsidR="00507B15" w:rsidRDefault="00507B15" w:rsidP="00507B15">
      <w:pPr>
        <w:pStyle w:val="Algorithm"/>
      </w:pPr>
      <w:r>
        <w:t>Ivec256</w:t>
      </w:r>
      <w:r w:rsidR="000A1029">
        <w:t xml:space="preserve">: This dataset contains the I-Vector of MFCCs generated with a factor analysis procedure with 256 GMM components. </w:t>
      </w:r>
      <w:r w:rsidR="000A1029">
        <w:fldChar w:fldCharType="begin"/>
      </w:r>
      <w:r w:rsidR="000A1029">
        <w:instrText xml:space="preserve"> ADDIN ZOTERO_ITEM CSL_CITATION {"citationID":"jOpSUlTa","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0A1029">
        <w:fldChar w:fldCharType="separate"/>
      </w:r>
      <w:r w:rsidR="000A1029" w:rsidRPr="000A1029">
        <w:rPr>
          <w:rFonts w:cs="Linux Libertine"/>
        </w:rPr>
        <w:t>[1]</w:t>
      </w:r>
      <w:r w:rsidR="000A1029">
        <w:fldChar w:fldCharType="end"/>
      </w:r>
    </w:p>
    <w:p w14:paraId="211895A9" w14:textId="77777777" w:rsidR="00F02F3C" w:rsidRDefault="00F02F3C" w:rsidP="00507B15">
      <w:pPr>
        <w:pStyle w:val="Algorithm"/>
      </w:pPr>
    </w:p>
    <w:p w14:paraId="3712FA3C" w14:textId="571CEB09" w:rsidR="000A1029" w:rsidRDefault="000A1029" w:rsidP="000A1029">
      <w:pPr>
        <w:pStyle w:val="Algorithm"/>
      </w:pPr>
      <w:proofErr w:type="spellStart"/>
      <w:r>
        <w:t>Musicnn</w:t>
      </w:r>
      <w:proofErr w:type="spellEnd"/>
      <w:r>
        <w:t>:</w:t>
      </w:r>
      <w:r w:rsidR="003160FD">
        <w:t xml:space="preserve"> </w:t>
      </w:r>
      <w:r w:rsidR="00F02F3C">
        <w:t>This dataset contains features which were extracted using Deep Neural Networks (DNN).</w:t>
      </w:r>
    </w:p>
    <w:p w14:paraId="68A90433" w14:textId="77777777" w:rsidR="000A1029" w:rsidRPr="009B3E82" w:rsidRDefault="000A1029" w:rsidP="00507B15">
      <w:pPr>
        <w:pStyle w:val="Algorithm"/>
      </w:pPr>
    </w:p>
    <w:p w14:paraId="195D3EC9" w14:textId="141815B0" w:rsidR="009B3E82" w:rsidRDefault="009B3E82" w:rsidP="0009756A">
      <w:pPr>
        <w:pStyle w:val="Head2"/>
      </w:pPr>
      <w:r w:rsidRPr="009B3E82">
        <w:t>Video-based features</w:t>
      </w:r>
    </w:p>
    <w:p w14:paraId="39973F9F" w14:textId="5CB1B909" w:rsidR="00494D4F" w:rsidRDefault="00494D4F" w:rsidP="00494D4F">
      <w:pPr>
        <w:pStyle w:val="Algorithm"/>
      </w:pPr>
      <w:r>
        <w:t>We only implemented one retrieval system with video-based features. We decided to use the Vgg19 representation.</w:t>
      </w:r>
    </w:p>
    <w:p w14:paraId="189FD03A" w14:textId="77777777" w:rsidR="000A1029" w:rsidRDefault="000A1029" w:rsidP="00494D4F">
      <w:pPr>
        <w:pStyle w:val="Algorithm"/>
      </w:pPr>
    </w:p>
    <w:p w14:paraId="22DA58BD" w14:textId="4D1AF66D" w:rsidR="000A1029" w:rsidRDefault="000A1029" w:rsidP="00494D4F">
      <w:pPr>
        <w:pStyle w:val="Algorithm"/>
      </w:pPr>
      <w:r>
        <w:t xml:space="preserve">Vgg19: </w:t>
      </w:r>
      <w:r w:rsidR="00F02F3C">
        <w:t xml:space="preserve">This dataset contains data which was extracted using Very deep convolutional networks for large-scale image recognition. </w:t>
      </w:r>
      <w:r w:rsidR="00F02F3C">
        <w:fldChar w:fldCharType="begin"/>
      </w:r>
      <w:r w:rsidR="00F02F3C">
        <w:instrText xml:space="preserve"> ADDIN ZOTERO_ITEM CSL_CITATION {"citationID":"c0E92EzR","properties":{"formattedCitation":"[8]","plainCitation":"[8]","noteIndex":0},"citationItems":[{"id":1495,"uris":["http://zotero.org/groups/5283475/items/GSSC2RWW"],"itemData":{"id":149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note":"arXiv:1409.1556 [cs]","number":"arXiv:1409.1556","publisher":"arXiv","source":"arXiv.org","title":"Very Deep Convolutional Networks for Large-Scale Image Recognition","URL":"http://arxiv.org/abs/1409.1556","author":[{"family":"Simonyan","given":"Karen"},{"family":"Zisserman","given":"Andrew"}],"accessed":{"date-parts":[["2024",1,16]]},"issued":{"date-parts":[["2015",4,10]]}}}],"schema":"https://github.com/citation-style-language/schema/raw/master/csl-citation.json"} </w:instrText>
      </w:r>
      <w:r w:rsidR="00F02F3C">
        <w:fldChar w:fldCharType="separate"/>
      </w:r>
      <w:r w:rsidR="00F02F3C" w:rsidRPr="00F02F3C">
        <w:rPr>
          <w:rFonts w:cs="Linux Libertine"/>
        </w:rPr>
        <w:t>[8]</w:t>
      </w:r>
      <w:r w:rsidR="00F02F3C">
        <w:fldChar w:fldCharType="end"/>
      </w:r>
    </w:p>
    <w:p w14:paraId="0FCDE1A1" w14:textId="77777777" w:rsidR="00494D4F" w:rsidRDefault="00494D4F" w:rsidP="00494D4F">
      <w:pPr>
        <w:pStyle w:val="Algorithm"/>
      </w:pPr>
    </w:p>
    <w:p w14:paraId="31B82F00" w14:textId="2FF40A60" w:rsidR="00B03863" w:rsidRDefault="00B03863" w:rsidP="0009756A">
      <w:pPr>
        <w:pStyle w:val="Head2"/>
      </w:pPr>
      <w:r>
        <w:t>Cosine-Similarity</w:t>
      </w:r>
    </w:p>
    <w:p w14:paraId="26F8F73A" w14:textId="4233B570" w:rsidR="00B40797" w:rsidRDefault="00EC1652" w:rsidP="00EC1652">
      <w:pPr>
        <w:pStyle w:val="Algorithm"/>
      </w:pPr>
      <w:r>
        <w:t xml:space="preserve">In our retrieval systems we used the cosine similarity to find the songs that are most </w:t>
      </w:r>
      <w:proofErr w:type="gramStart"/>
      <w:r>
        <w:t>similar to</w:t>
      </w:r>
      <w:proofErr w:type="gramEnd"/>
      <w:r>
        <w:t xml:space="preserve"> the query song. </w:t>
      </w:r>
    </w:p>
    <w:p w14:paraId="5CA51C01" w14:textId="77777777" w:rsidR="00EC1652" w:rsidRDefault="00EC1652" w:rsidP="00EC1652">
      <w:pPr>
        <w:pStyle w:val="Algorithm"/>
      </w:pPr>
    </w:p>
    <w:p w14:paraId="37807AA2" w14:textId="0A7408A7" w:rsidR="00EC1652" w:rsidRDefault="00EC1652" w:rsidP="00EC1652">
      <w:pPr>
        <w:pStyle w:val="Algorithm"/>
      </w:pPr>
      <w:r>
        <w:t xml:space="preserve">In information retrieval the cosine similarity is a widely used metric especially in text-based retrieval. It calculates the similarity between two terms which are modeled as a vector. </w:t>
      </w:r>
      <w:r>
        <w:fldChar w:fldCharType="begin"/>
      </w:r>
      <w:r w:rsidR="00F02F3C">
        <w:instrText xml:space="preserve"> ADDIN ZOTERO_ITEM CSL_CITATION {"citationID":"xaeQVwJp","properties":{"formattedCitation":"[9]","plainCitation":"[9]","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fldChar w:fldCharType="separate"/>
      </w:r>
      <w:r w:rsidR="00F02F3C" w:rsidRPr="00F02F3C">
        <w:rPr>
          <w:rFonts w:cs="Linux Libertine"/>
        </w:rPr>
        <w:t>[9]</w:t>
      </w:r>
      <w:r>
        <w:fldChar w:fldCharType="end"/>
      </w:r>
    </w:p>
    <w:p w14:paraId="680AAB4C" w14:textId="4D406CDF" w:rsidR="00EC1652" w:rsidRDefault="00EC1652" w:rsidP="00EC1652">
      <w:pPr>
        <w:pStyle w:val="Algorithm"/>
      </w:pPr>
    </w:p>
    <w:p w14:paraId="09BD1FFA" w14:textId="3B9D8785" w:rsidR="00EC1652" w:rsidRDefault="0014457A" w:rsidP="00EC1652">
      <w:pPr>
        <w:pStyle w:val="Algorithm"/>
      </w:pPr>
      <w:r w:rsidRPr="00EC1652">
        <w:rPr>
          <w:noProof/>
        </w:rPr>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Default="0014457A" w:rsidP="00EC1652">
      <w:pPr>
        <w:pStyle w:val="Algorithm"/>
      </w:pPr>
    </w:p>
    <w:p w14:paraId="1830807E" w14:textId="77777777" w:rsidR="0014457A" w:rsidRDefault="0014457A" w:rsidP="00EC1652">
      <w:pPr>
        <w:pStyle w:val="Algorithm"/>
      </w:pPr>
    </w:p>
    <w:p w14:paraId="4CC7E672" w14:textId="77777777" w:rsidR="0014457A" w:rsidRDefault="0014457A" w:rsidP="00EC1652">
      <w:pPr>
        <w:pStyle w:val="Algorithm"/>
      </w:pPr>
    </w:p>
    <w:p w14:paraId="5E62D616" w14:textId="77777777" w:rsidR="0014457A" w:rsidRDefault="0014457A" w:rsidP="00EC1652">
      <w:pPr>
        <w:pStyle w:val="Algorithm"/>
      </w:pPr>
    </w:p>
    <w:p w14:paraId="16633636" w14:textId="77777777" w:rsidR="0014457A" w:rsidRDefault="0014457A" w:rsidP="00EC1652">
      <w:pPr>
        <w:pStyle w:val="Algorithm"/>
      </w:pPr>
    </w:p>
    <w:p w14:paraId="7D5C524F" w14:textId="46AF4B13" w:rsidR="00EC1652" w:rsidRDefault="00EC1652" w:rsidP="00EC1652">
      <w:pPr>
        <w:pStyle w:val="Algorithm"/>
      </w:pPr>
    </w:p>
    <w:p w14:paraId="24B9CDD8" w14:textId="77777777" w:rsidR="00B03863" w:rsidRDefault="00B03863" w:rsidP="0009756A">
      <w:pPr>
        <w:pStyle w:val="Head2"/>
      </w:pPr>
      <w:r>
        <w:t>Data Fusion</w:t>
      </w:r>
    </w:p>
    <w:p w14:paraId="57B438DE" w14:textId="47C9DE86" w:rsidR="00515B50" w:rsidRDefault="00515B50" w:rsidP="00515B50">
      <w:pPr>
        <w:pStyle w:val="Algorithm"/>
      </w:pPr>
      <w:r w:rsidRPr="00515B50">
        <w:t xml:space="preserve">Early fusion: As an early fusion technique we used the vector concatenation. The combination takes place in the feature space. </w:t>
      </w:r>
      <w:r w:rsidRPr="00515B50">
        <w:t xml:space="preserve">The </w:t>
      </w:r>
      <w:r w:rsidR="00B9678D" w:rsidRPr="00B9678D">
        <w:t>audio</w:t>
      </w:r>
      <w:r w:rsidRPr="00515B50">
        <w:t xml:space="preserve"> and textual attributes are concatenated into one vector and therefore creates one feature space.</w:t>
      </w:r>
      <w:r>
        <w:t xml:space="preserve"> </w:t>
      </w:r>
      <w:r>
        <w:fldChar w:fldCharType="begin"/>
      </w:r>
      <w:r w:rsidR="00F02F3C">
        <w:instrText xml:space="preserve"> ADDIN ZOTERO_ITEM CSL_CITATION {"citationID":"XhwaLIW4","properties":{"formattedCitation":"[10]","plainCitation":"[10]","noteIndex":0},"citationItems":[{"id":1498,"uris":["http://zotero.org/groups/5283475/items/QWRGQF3A"],"itemData":{"id":1498,"type":"chapter","abstract":"This chapter describes several approaches for information fusion that have been used in ImageCLEF over the past seven years. In this context, the fusion of information is mainly meant to combine textual and visual retrieval. Data fusion techniques from 116 papers (62% of ImageCLEF working notes) are categorized, described and discussed. It was observed that three general approaches were used for retrieval that can be categorized based on the system level chosen for combining modalities: 1) at the input of the system with inter–media query expansion, 2) internally to the system with early fusion and 3) at the output of the system with late fusion which is by far the most widely used fusion strategy.","container-title":"ImageCLEF: Experimental Evaluation in Visual Information Retrieval","event-place":"Berlin, Heidelberg","ISBN":"978-3-642-15181-1","note":"DOI: 10.1007/978-3-642-15181-1_6","page":"95–114","publisher":"Springer Berlin Heidelberg","publisher-place":"Berlin, Heidelberg","title":"Fusion Techniques for Combining Textual and Visual Information Retrieval","URL":"https://doi.org/10.1007/978-3-642-15181-1_6","author":[{"family":"Depeursinge","given":"Adrien"},{"family":"Müller","given":"Henning"}],"editor":[{"family":"Müller","given":"Henning"},{"family":"Clough","given":"Paul"},{"family":"Deselaers","given":"Thomas"},{"family":"Caputo","given":"Barbara"}],"issued":{"date-parts":[["2010"]]}}}],"schema":"https://github.com/citation-style-language/schema/raw/master/csl-citation.json"} </w:instrText>
      </w:r>
      <w:r>
        <w:fldChar w:fldCharType="separate"/>
      </w:r>
      <w:r w:rsidR="00F02F3C" w:rsidRPr="00F02F3C">
        <w:rPr>
          <w:rFonts w:cs="Linux Libertine"/>
        </w:rPr>
        <w:t>[10]</w:t>
      </w:r>
      <w:r>
        <w:fldChar w:fldCharType="end"/>
      </w:r>
    </w:p>
    <w:p w14:paraId="37F6938F" w14:textId="0A9A8EDA" w:rsidR="00515B50" w:rsidRDefault="00515B50" w:rsidP="00A917FA">
      <w:pPr>
        <w:pStyle w:val="Algorithm"/>
      </w:pPr>
      <w:r w:rsidRPr="00515B50">
        <w:t xml:space="preserve">We combined </w:t>
      </w:r>
      <w:r>
        <w:t xml:space="preserve">representations </w:t>
      </w:r>
      <w:proofErr w:type="spellStart"/>
      <w:r>
        <w:t>bert</w:t>
      </w:r>
      <w:proofErr w:type="spellEnd"/>
      <w:r w:rsidRPr="00515B50">
        <w:t xml:space="preserve"> </w:t>
      </w:r>
      <w:r>
        <w:t>and</w:t>
      </w:r>
      <w:r w:rsidRPr="00515B50">
        <w:t xml:space="preserve"> ivec</w:t>
      </w:r>
      <w:r>
        <w:t xml:space="preserve">256, which you can also see in the provided frontend. </w:t>
      </w:r>
    </w:p>
    <w:p w14:paraId="59CF4335" w14:textId="3C5F266B" w:rsidR="008E1034" w:rsidRPr="00515B50" w:rsidRDefault="00875A71" w:rsidP="00A917FA">
      <w:pPr>
        <w:pStyle w:val="Algorithm"/>
      </w:pPr>
      <w:r>
        <w:t>First,</w:t>
      </w:r>
      <w:r w:rsidR="008E1034">
        <w:t xml:space="preserve"> we start by merging the two embedding </w:t>
      </w:r>
      <w:proofErr w:type="spellStart"/>
      <w:r w:rsidR="008E1034">
        <w:t>bert</w:t>
      </w:r>
      <w:proofErr w:type="spellEnd"/>
      <w:r w:rsidR="008E1034">
        <w:t xml:space="preserve"> and ivec256 in a variable </w:t>
      </w:r>
      <w:proofErr w:type="spellStart"/>
      <w:r w:rsidR="008E1034">
        <w:t>merged_df</w:t>
      </w:r>
      <w:proofErr w:type="spellEnd"/>
      <w:r w:rsidR="008E1034">
        <w:t xml:space="preserve"> based on the id column, then we apply the </w:t>
      </w:r>
      <w:proofErr w:type="spellStart"/>
      <w:r w:rsidR="008E1034" w:rsidRPr="008E1034">
        <w:t>StandardScaler</w:t>
      </w:r>
      <w:proofErr w:type="spellEnd"/>
      <w:r w:rsidR="008E1034">
        <w:t xml:space="preserve"> method from </w:t>
      </w:r>
      <w:proofErr w:type="spellStart"/>
      <w:r w:rsidR="008E1034">
        <w:t>sklearn</w:t>
      </w:r>
      <w:proofErr w:type="spellEnd"/>
      <w:r w:rsidR="008E1034">
        <w:t xml:space="preserve"> </w:t>
      </w:r>
      <w:r w:rsidR="00A917FA">
        <w:t xml:space="preserve">after removing the id column, this function </w:t>
      </w:r>
      <w:proofErr w:type="gramStart"/>
      <w:r w:rsidR="00A917FA" w:rsidRPr="00A917FA">
        <w:t>standardize</w:t>
      </w:r>
      <w:proofErr w:type="gramEnd"/>
      <w:r w:rsidR="00A917FA" w:rsidRPr="00A917FA">
        <w:t xml:space="preserve"> the features</w:t>
      </w:r>
      <w:r w:rsidR="00A917FA">
        <w:t xml:space="preserve"> of the combined data. This makes each feature vector with</w:t>
      </w:r>
      <w:r w:rsidR="00A917FA" w:rsidRPr="00A917FA">
        <w:t xml:space="preserve"> a mean of</w:t>
      </w:r>
      <w:r w:rsidR="00A917FA">
        <w:t xml:space="preserve"> </w:t>
      </w:r>
      <w:r w:rsidR="00A917FA" w:rsidRPr="00A917FA">
        <w:t>0 and a standard deviation of 1</w:t>
      </w:r>
      <w:r w:rsidR="00A917FA">
        <w:t xml:space="preserve">. This is beneficial for our retrieval system because it makes the data on the same scale. After applying the standardization </w:t>
      </w:r>
      <w:proofErr w:type="spellStart"/>
      <w:r w:rsidR="00A917FA">
        <w:t>stape</w:t>
      </w:r>
      <w:proofErr w:type="spellEnd"/>
      <w:r w:rsidR="00A917FA">
        <w:t xml:space="preserve"> to the data we add the removed id column again and we pass the final </w:t>
      </w:r>
      <w:proofErr w:type="spellStart"/>
      <w:r w:rsidR="009A037E">
        <w:t>dataframe</w:t>
      </w:r>
      <w:proofErr w:type="spellEnd"/>
      <w:r w:rsidR="009A037E">
        <w:t xml:space="preserve"> (</w:t>
      </w:r>
      <w:proofErr w:type="spellStart"/>
      <w:r w:rsidR="009A037E" w:rsidRPr="009A037E">
        <w:t>df_normalized</w:t>
      </w:r>
      <w:proofErr w:type="spellEnd"/>
      <w:r w:rsidR="009A037E">
        <w:t xml:space="preserve">) to our retrieval function </w:t>
      </w:r>
      <w:proofErr w:type="spellStart"/>
      <w:r w:rsidR="009A037E" w:rsidRPr="009A037E">
        <w:t>audio_based</w:t>
      </w:r>
      <w:proofErr w:type="spellEnd"/>
      <w:r w:rsidR="009A037E">
        <w:t xml:space="preserve"> </w:t>
      </w:r>
      <w:proofErr w:type="gramStart"/>
      <w:r w:rsidR="009A037E">
        <w:t>given also</w:t>
      </w:r>
      <w:proofErr w:type="gramEnd"/>
      <w:r w:rsidR="009A037E">
        <w:t xml:space="preserve"> the query song id and </w:t>
      </w:r>
      <w:proofErr w:type="spellStart"/>
      <w:r w:rsidR="009A037E">
        <w:t>cos_sim</w:t>
      </w:r>
      <w:proofErr w:type="spellEnd"/>
      <w:r w:rsidR="009A037E">
        <w:t xml:space="preserve"> as similarity function.</w:t>
      </w:r>
    </w:p>
    <w:p w14:paraId="008C62E0" w14:textId="77777777" w:rsidR="00B03863" w:rsidRDefault="00B03863" w:rsidP="00494D4F">
      <w:pPr>
        <w:pStyle w:val="Algorithm"/>
      </w:pPr>
    </w:p>
    <w:p w14:paraId="5A68F483" w14:textId="77777777" w:rsidR="008E1034" w:rsidRDefault="008E1034" w:rsidP="00494D4F">
      <w:pPr>
        <w:pStyle w:val="Algorithm"/>
      </w:pPr>
    </w:p>
    <w:p w14:paraId="612C4EDD" w14:textId="7BDA6B1E" w:rsidR="008E1034" w:rsidRPr="00515B50" w:rsidRDefault="00515B50" w:rsidP="00515B50">
      <w:pPr>
        <w:pStyle w:val="Algorithm"/>
      </w:pPr>
      <w:r w:rsidRPr="00515B50">
        <w:t xml:space="preserve">Late fusion: As a late fusion technique we calculated the cosine matrices of the two features and took a weighted sum to combine the two </w:t>
      </w:r>
      <w:r w:rsidR="001552A6" w:rsidRPr="00515B50">
        <w:t>matrices.</w:t>
      </w:r>
    </w:p>
    <w:p w14:paraId="0DC8FAE6" w14:textId="77777777" w:rsidR="00515B50" w:rsidRDefault="00515B50" w:rsidP="00494D4F">
      <w:pPr>
        <w:pStyle w:val="Algorithm"/>
      </w:pPr>
    </w:p>
    <w:p w14:paraId="3841B333" w14:textId="211F9F6F" w:rsidR="00832895" w:rsidRPr="000965D6" w:rsidRDefault="000965D6" w:rsidP="00494D4F">
      <w:pPr>
        <w:pStyle w:val="Algorithm"/>
        <w:rPr>
          <w:color w:val="C00000"/>
        </w:rPr>
      </w:pPr>
      <w:r>
        <w:rPr>
          <w:color w:val="C00000"/>
        </w:rPr>
        <w:t>TODO: Further Explanation of fusion?</w:t>
      </w:r>
    </w:p>
    <w:p w14:paraId="5D3BD1D1" w14:textId="77777777" w:rsidR="00515B50" w:rsidRDefault="00515B50" w:rsidP="00494D4F">
      <w:pPr>
        <w:pStyle w:val="Algorithm"/>
      </w:pPr>
    </w:p>
    <w:p w14:paraId="4EDC9050" w14:textId="59047E4D" w:rsidR="00B03863" w:rsidRPr="009B3E82" w:rsidRDefault="00B03863" w:rsidP="00B03863">
      <w:pPr>
        <w:pStyle w:val="Head1"/>
        <w:numPr>
          <w:ilvl w:val="0"/>
          <w:numId w:val="33"/>
        </w:numPr>
      </w:pPr>
      <w:r>
        <w:t>Implementation</w:t>
      </w:r>
    </w:p>
    <w:p w14:paraId="1DAFC8CA" w14:textId="137887C3" w:rsidR="00A564AE" w:rsidRPr="002B2E95" w:rsidRDefault="00B234DB" w:rsidP="00B234DB">
      <w:pPr>
        <w:pStyle w:val="Abstract"/>
      </w:pPr>
      <w:r w:rsidRPr="002B2E95">
        <w:t xml:space="preserve">For implementing the assignment, the programming language Python is used as it </w:t>
      </w:r>
      <w:r w:rsidR="0022162C" w:rsidRPr="002B2E95">
        <w:t xml:space="preserve">is most suitable </w:t>
      </w:r>
      <w:r w:rsidRPr="002B2E95">
        <w:t xml:space="preserve">for data analysis and data science purposes. The coding environment used is </w:t>
      </w:r>
      <w:proofErr w:type="spellStart"/>
      <w:r w:rsidR="003D754E" w:rsidRPr="002B2E95">
        <w:t>Jupyter</w:t>
      </w:r>
      <w:proofErr w:type="spellEnd"/>
      <w:r w:rsidR="003D754E" w:rsidRPr="002B2E95">
        <w:t xml:space="preserve"> Notebook as it supports the programming language </w:t>
      </w:r>
      <w:r w:rsidR="00390534" w:rsidRPr="002B2E95">
        <w:t>Python</w:t>
      </w:r>
      <w:r w:rsidR="00A564AE" w:rsidRPr="002B2E95">
        <w:t>.</w:t>
      </w:r>
      <w:r w:rsidR="003D754E" w:rsidRPr="002B2E95">
        <w:t xml:space="preserve"> We also used the libraries NumPy and pandas</w:t>
      </w:r>
      <w:r w:rsidR="007269D1" w:rsidRPr="002B2E95">
        <w:t xml:space="preserve"> as well as Scikit-learn which provide us with different similarity functions</w:t>
      </w:r>
      <w:r w:rsidR="003D754E" w:rsidRPr="002B2E95">
        <w:t>.</w:t>
      </w:r>
      <w:r w:rsidR="00751CFE" w:rsidRPr="002B2E95">
        <w:t xml:space="preserve"> The code repository is hosted on the platform </w:t>
      </w:r>
      <w:r w:rsidR="00390534" w:rsidRPr="002B2E95">
        <w:t>GitHub</w:t>
      </w:r>
      <w:r w:rsidR="00751CFE" w:rsidRPr="002B2E95">
        <w:t xml:space="preserve">. The coordination and integration of code contributions of each team member is therefore ensured </w:t>
      </w:r>
      <w:r w:rsidR="003D754E" w:rsidRPr="002B2E95">
        <w:t>using</w:t>
      </w:r>
      <w:r w:rsidR="00751CFE" w:rsidRPr="002B2E95">
        <w:t xml:space="preserve"> Git.</w:t>
      </w:r>
      <w:r w:rsidR="003D754E" w:rsidRPr="002B2E95">
        <w:t xml:space="preserve"> </w:t>
      </w:r>
    </w:p>
    <w:p w14:paraId="4230D1CC" w14:textId="7744AD36" w:rsidR="00212CDA" w:rsidRPr="002B2E95" w:rsidRDefault="00B234DB" w:rsidP="00B234DB">
      <w:pPr>
        <w:pStyle w:val="Abstract"/>
      </w:pPr>
      <w:r w:rsidRPr="002B2E95">
        <w:t>To ensure that new functionality as well as new algorithms can easily be added</w:t>
      </w:r>
      <w:r w:rsidR="0091244A" w:rsidRPr="002B2E95">
        <w:t xml:space="preserve"> to</w:t>
      </w:r>
      <w:r w:rsidRPr="002B2E95">
        <w:t xml:space="preserve"> the music </w:t>
      </w:r>
      <w:r w:rsidR="00833921" w:rsidRPr="002B2E95">
        <w:t>retrieval</w:t>
      </w:r>
      <w:r w:rsidRPr="002B2E95">
        <w:t xml:space="preserve"> system in the future</w:t>
      </w:r>
      <w:r w:rsidR="00F71F61" w:rsidRPr="002B2E95">
        <w:t>,</w:t>
      </w:r>
      <w:r w:rsidRPr="002B2E95">
        <w:t xml:space="preserve"> a large focus is set on making the code modular.</w:t>
      </w:r>
      <w:r w:rsidR="002E0311" w:rsidRPr="002B2E95">
        <w:t xml:space="preserve"> </w:t>
      </w:r>
    </w:p>
    <w:p w14:paraId="394690CB" w14:textId="4DB8FED7" w:rsidR="00C83008" w:rsidRDefault="00751CFE" w:rsidP="00934FBD">
      <w:pPr>
        <w:pStyle w:val="Abstract"/>
      </w:pPr>
      <w:r w:rsidRPr="002B2E95">
        <w:t xml:space="preserve">The input of the </w:t>
      </w:r>
      <w:r w:rsidR="00934FBD" w:rsidRPr="002B2E95">
        <w:t>system</w:t>
      </w:r>
      <w:r w:rsidR="007667EA" w:rsidRPr="002B2E95">
        <w:t xml:space="preserve"> </w:t>
      </w:r>
      <w:r w:rsidR="002B2E95" w:rsidRPr="002B2E95">
        <w:t xml:space="preserve">is a string </w:t>
      </w:r>
      <w:r w:rsidR="00934FBD" w:rsidRPr="002B2E95">
        <w:rPr>
          <w:rFonts w:hint="eastAsia"/>
          <w:lang w:eastAsia="zh-CN"/>
        </w:rPr>
        <w:t>which</w:t>
      </w:r>
      <w:r w:rsidR="00934FBD" w:rsidRPr="002B2E95">
        <w:rPr>
          <w:lang w:eastAsia="zh-CN"/>
        </w:rPr>
        <w:t xml:space="preserve"> </w:t>
      </w:r>
      <w:r w:rsidR="00934FBD" w:rsidRPr="002B2E95">
        <w:rPr>
          <w:rFonts w:hint="eastAsia"/>
          <w:lang w:eastAsia="zh-CN"/>
        </w:rPr>
        <w:t>contains</w:t>
      </w:r>
      <w:r w:rsidR="00934FBD" w:rsidRPr="002B2E95">
        <w:rPr>
          <w:lang w:eastAsia="zh-CN"/>
        </w:rPr>
        <w:t xml:space="preserve"> </w:t>
      </w:r>
      <w:r w:rsidR="00934FBD" w:rsidRPr="002B2E95">
        <w:rPr>
          <w:rFonts w:hint="eastAsia"/>
          <w:lang w:eastAsia="zh-CN"/>
        </w:rPr>
        <w:t>the</w:t>
      </w:r>
      <w:r w:rsidR="007667EA" w:rsidRPr="002B2E95">
        <w:rPr>
          <w:lang w:eastAsia="zh-CN"/>
        </w:rPr>
        <w:t xml:space="preserve"> </w:t>
      </w:r>
      <w:r w:rsidRPr="002B2E95">
        <w:t xml:space="preserve">name </w:t>
      </w:r>
      <w:r w:rsidR="00934FBD" w:rsidRPr="002B2E95">
        <w:rPr>
          <w:rFonts w:hint="eastAsia"/>
          <w:lang w:eastAsia="zh-CN"/>
        </w:rPr>
        <w:t xml:space="preserve">and </w:t>
      </w:r>
      <w:r w:rsidR="00934FBD" w:rsidRPr="002B2E95">
        <w:rPr>
          <w:lang w:eastAsia="zh-CN"/>
        </w:rPr>
        <w:t>the artist of the query track</w:t>
      </w:r>
      <w:r w:rsidRPr="002B2E95">
        <w:t xml:space="preserve">. The </w:t>
      </w:r>
      <w:r w:rsidR="002B2E95" w:rsidRPr="002B2E95">
        <w:t xml:space="preserve">retrieval </w:t>
      </w:r>
      <w:r w:rsidRPr="002B2E95">
        <w:t xml:space="preserve">system should output a </w:t>
      </w:r>
      <w:r w:rsidR="0008070F" w:rsidRPr="002B2E95">
        <w:t>l</w:t>
      </w:r>
      <w:r w:rsidRPr="002B2E95">
        <w:t xml:space="preserve">ist of </w:t>
      </w:r>
      <w:r w:rsidR="002B2E95" w:rsidRPr="002B2E95">
        <w:t xml:space="preserve">k similar </w:t>
      </w:r>
      <w:r w:rsidRPr="002B2E95">
        <w:t>songs with the title and the artist</w:t>
      </w:r>
      <w:r w:rsidR="002B2E95" w:rsidRPr="002B2E95">
        <w:t xml:space="preserve">. </w:t>
      </w:r>
      <w:r w:rsidR="002E0311" w:rsidRPr="002B2E95">
        <w:t>To be</w:t>
      </w:r>
      <w:r w:rsidR="00934FBD" w:rsidRPr="002B2E95">
        <w:t xml:space="preserve"> </w:t>
      </w:r>
      <w:r w:rsidR="002B2E95" w:rsidRPr="002B2E95">
        <w:t>able to make better use of the results in further calculations</w:t>
      </w:r>
      <w:r w:rsidR="002E0311" w:rsidRPr="002B2E95">
        <w:t xml:space="preserve"> th</w:t>
      </w:r>
      <w:r w:rsidRPr="002B2E95">
        <w:t>is</w:t>
      </w:r>
      <w:r w:rsidR="002E0311" w:rsidRPr="002B2E95">
        <w:t xml:space="preserve"> output is saved in a</w:t>
      </w:r>
      <w:r w:rsidR="00934FBD" w:rsidRPr="002B2E95">
        <w:t xml:space="preserve"> </w:t>
      </w:r>
      <w:r w:rsidR="007667EA" w:rsidRPr="002B2E95">
        <w:t>Python</w:t>
      </w:r>
      <w:r w:rsidR="002E0311" w:rsidRPr="002B2E95">
        <w:t xml:space="preserve"> dictionary.</w:t>
      </w:r>
      <w:r w:rsidR="000965D6">
        <w:t xml:space="preserve"> </w:t>
      </w:r>
      <w:r w:rsidR="00C83008" w:rsidRPr="003160FD">
        <w:t>To keep the code modular and make it reusable we first implemented some basic functions</w:t>
      </w:r>
      <w:r w:rsidR="002A2864" w:rsidRPr="003160FD">
        <w:t xml:space="preserve"> in a </w:t>
      </w:r>
      <w:r w:rsidR="007667EA" w:rsidRPr="003160FD">
        <w:t>separate</w:t>
      </w:r>
      <w:r w:rsidR="002A2864" w:rsidRPr="003160FD">
        <w:t xml:space="preserve"> </w:t>
      </w:r>
      <w:r w:rsidR="007667EA" w:rsidRPr="003160FD">
        <w:t>Python</w:t>
      </w:r>
      <w:r w:rsidR="002A2864" w:rsidRPr="003160FD">
        <w:t xml:space="preserve"> file</w:t>
      </w:r>
      <w:r w:rsidR="00C83008" w:rsidRPr="003160FD">
        <w:t xml:space="preserve">. </w:t>
      </w:r>
    </w:p>
    <w:p w14:paraId="53607F3A" w14:textId="7F459EB2" w:rsidR="0009756A" w:rsidRDefault="0009756A" w:rsidP="0009756A">
      <w:pPr>
        <w:pStyle w:val="Head2"/>
      </w:pPr>
      <w:r>
        <w:t>Cos-sim function</w:t>
      </w:r>
    </w:p>
    <w:p w14:paraId="70117212" w14:textId="77777777" w:rsidR="0009756A" w:rsidRDefault="0009756A" w:rsidP="0009756A">
      <w:pPr>
        <w:pStyle w:val="Algorithm"/>
      </w:pPr>
      <w:r w:rsidRPr="0009756A">
        <w:t xml:space="preserve">To calculate the cosine-similarity of the </w:t>
      </w:r>
      <w:r>
        <w:t>different</w:t>
      </w:r>
      <w:r w:rsidRPr="0009756A">
        <w:t xml:space="preserve"> representation of the lyrics, we created a wrapper function called “</w:t>
      </w:r>
      <w:proofErr w:type="spellStart"/>
      <w:r w:rsidRPr="0009756A">
        <w:t>cos_sim</w:t>
      </w:r>
      <w:proofErr w:type="spellEnd"/>
      <w:r w:rsidRPr="0009756A">
        <w:t xml:space="preserve">” that takes two </w:t>
      </w:r>
      <w:proofErr w:type="spellStart"/>
      <w:r w:rsidRPr="0009756A">
        <w:t>Numpy</w:t>
      </w:r>
      <w:proofErr w:type="spellEnd"/>
      <w:r w:rsidRPr="0009756A">
        <w:t>-arrays as input and reshapes them to 2d arrays so they can be used in the cosine similarity function which is provided by the Scikit-learn library.</w:t>
      </w:r>
      <w:r w:rsidRPr="000B296C">
        <w:rPr>
          <w:color w:val="808080" w:themeColor="background1" w:themeShade="80"/>
        </w:rPr>
        <w:t xml:space="preserve"> </w:t>
      </w:r>
      <w:r w:rsidRPr="0009756A">
        <w:t xml:space="preserve">The result of the </w:t>
      </w:r>
      <w:proofErr w:type="spellStart"/>
      <w:r w:rsidRPr="0009756A">
        <w:t>cos_sim</w:t>
      </w:r>
      <w:proofErr w:type="spellEnd"/>
      <w:r w:rsidRPr="0009756A">
        <w:t xml:space="preserve"> function is the similarity score of the two arrays.</w:t>
      </w:r>
      <w:r w:rsidRPr="000B296C">
        <w:rPr>
          <w:color w:val="808080" w:themeColor="background1" w:themeShade="80"/>
        </w:rPr>
        <w:t xml:space="preserve"> </w:t>
      </w:r>
      <w:r w:rsidRPr="0009756A">
        <w:t xml:space="preserve">The similarity function </w:t>
      </w:r>
      <w:proofErr w:type="spellStart"/>
      <w:r w:rsidRPr="0009756A">
        <w:t>cos_sim</w:t>
      </w:r>
      <w:proofErr w:type="spellEnd"/>
      <w:r w:rsidRPr="0009756A">
        <w:t xml:space="preserve"> is then passed to the</w:t>
      </w:r>
      <w:r w:rsidRPr="000B296C">
        <w:rPr>
          <w:color w:val="808080" w:themeColor="background1" w:themeShade="80"/>
        </w:rPr>
        <w:t xml:space="preserve"> </w:t>
      </w:r>
      <w:r w:rsidRPr="0009756A">
        <w:t xml:space="preserve">text-based, audio-based, and video-based retrieval functions. </w:t>
      </w:r>
    </w:p>
    <w:p w14:paraId="47EE7935" w14:textId="77777777" w:rsidR="005B188B" w:rsidRDefault="005B188B" w:rsidP="0009756A">
      <w:pPr>
        <w:pStyle w:val="Algorithm"/>
      </w:pPr>
    </w:p>
    <w:p w14:paraId="124DE14F" w14:textId="75A27000" w:rsidR="005B188B" w:rsidRDefault="005B188B" w:rsidP="005B188B">
      <w:pPr>
        <w:pStyle w:val="Head2"/>
      </w:pPr>
      <w:r>
        <w:t>Cosine similarity Matrix</w:t>
      </w:r>
    </w:p>
    <w:p w14:paraId="584F4A85" w14:textId="3783CA1E" w:rsidR="005B188B" w:rsidRPr="0009756A" w:rsidRDefault="005B188B" w:rsidP="0009756A">
      <w:pPr>
        <w:pStyle w:val="Algorithm"/>
      </w:pPr>
      <w:r>
        <w:t>To achieve faster computation we later implemented a function that generates a cosine similarity matrix</w:t>
      </w:r>
      <w:proofErr w:type="gramStart"/>
      <w:r w:rsidR="00832895">
        <w:t>…..</w:t>
      </w:r>
      <w:proofErr w:type="gramEnd"/>
      <w:r w:rsidRPr="005B188B">
        <w:rPr>
          <w:color w:val="C00000"/>
        </w:rPr>
        <w:t>TODO: Luca</w:t>
      </w:r>
    </w:p>
    <w:p w14:paraId="17C0849B" w14:textId="58D4AC7D" w:rsidR="00CE5614" w:rsidRPr="002B2E95" w:rsidRDefault="00CE5614" w:rsidP="0009756A">
      <w:pPr>
        <w:pStyle w:val="Head2"/>
      </w:pPr>
      <w:r w:rsidRPr="002B2E95">
        <w:lastRenderedPageBreak/>
        <w:t>Random baseline</w:t>
      </w:r>
    </w:p>
    <w:p w14:paraId="4FB6F668" w14:textId="70B11AF2" w:rsidR="004272EF" w:rsidRPr="002B2E95" w:rsidRDefault="0009756A" w:rsidP="001806B0">
      <w:pPr>
        <w:pStyle w:val="Algorithm"/>
      </w:pPr>
      <w:r>
        <w:t>This retrieval system randomly selects n tracks and retrieves them, regardless of the given query track.</w:t>
      </w:r>
      <w:r w:rsidR="002B7EE5" w:rsidRPr="002B2E95">
        <w:t xml:space="preserve"> we first shuffled the songs </w:t>
      </w:r>
      <w:r w:rsidR="004B76D4" w:rsidRPr="002B2E95">
        <w:t>in a random order</w:t>
      </w:r>
      <w:r w:rsidR="002B7EE5" w:rsidRPr="002B2E95">
        <w:t xml:space="preserve">, so we get a different result each time the function is called. Then we excluded the query song from the data </w:t>
      </w:r>
      <w:r w:rsidR="00FA1C57" w:rsidRPr="002B2E95">
        <w:t>frame,</w:t>
      </w:r>
      <w:r w:rsidR="002B7EE5" w:rsidRPr="002B2E95">
        <w:t xml:space="preserve"> so it does not appear in the </w:t>
      </w:r>
      <w:r w:rsidR="00EF13D3" w:rsidRPr="002B2E95">
        <w:t>result list</w:t>
      </w:r>
      <w:r w:rsidR="002B7EE5" w:rsidRPr="002B2E95">
        <w:t>. Afterwards</w:t>
      </w:r>
      <w:r w:rsidR="00EF13D3" w:rsidRPr="002B2E95">
        <w:t>,</w:t>
      </w:r>
      <w:r w:rsidR="002B7EE5" w:rsidRPr="002B2E95">
        <w:t xml:space="preserve"> we retrieve </w:t>
      </w:r>
      <w:r w:rsidR="00EF13D3" w:rsidRPr="002B2E95">
        <w:t xml:space="preserve">the </w:t>
      </w:r>
      <w:r w:rsidR="002B7EE5" w:rsidRPr="002B2E95">
        <w:t>top N random songs and s</w:t>
      </w:r>
      <w:r w:rsidR="001806B0" w:rsidRPr="002B2E95">
        <w:t>tore</w:t>
      </w:r>
      <w:r w:rsidR="004B76D4" w:rsidRPr="002B2E95">
        <w:t>d</w:t>
      </w:r>
      <w:r w:rsidR="002B7EE5" w:rsidRPr="002B2E95">
        <w:t xml:space="preserve"> them </w:t>
      </w:r>
      <w:r w:rsidR="001806B0" w:rsidRPr="002B2E95">
        <w:t>in</w:t>
      </w:r>
      <w:r w:rsidR="002B7EE5" w:rsidRPr="002B2E95">
        <w:t xml:space="preserve"> the result list.</w:t>
      </w:r>
    </w:p>
    <w:p w14:paraId="5F5919BD" w14:textId="1ED8D090" w:rsidR="00A27D78" w:rsidRDefault="0009756A" w:rsidP="0009756A">
      <w:pPr>
        <w:pStyle w:val="Head2"/>
      </w:pPr>
      <w:r>
        <w:t>text-based retrieval functions</w:t>
      </w:r>
    </w:p>
    <w:p w14:paraId="47B77952" w14:textId="14316095" w:rsidR="00515B50" w:rsidRDefault="00515B50" w:rsidP="00515B50">
      <w:pPr>
        <w:spacing w:line="240" w:lineRule="auto"/>
      </w:pPr>
      <w:r>
        <w:t xml:space="preserve">The </w:t>
      </w:r>
      <w:r w:rsidR="006202FC">
        <w:t>text-based</w:t>
      </w:r>
      <w:r>
        <w:t xml:space="preserve"> function takes as input parameters the similarity function which is cosine similarity, the feature </w:t>
      </w:r>
      <w:r w:rsidR="006202FC">
        <w:t>representation,</w:t>
      </w:r>
      <w:r>
        <w:t xml:space="preserve"> and the query song id. The function searches for the query song in the representation and extracts the row vector representing the song. </w:t>
      </w:r>
    </w:p>
    <w:p w14:paraId="5C101FB9" w14:textId="77777777" w:rsidR="00515B50" w:rsidRDefault="00515B50" w:rsidP="00515B50">
      <w:pPr>
        <w:spacing w:line="240" w:lineRule="auto"/>
      </w:pPr>
      <w:r>
        <w:t>Then we create an array which is called similarities to store the</w:t>
      </w:r>
    </w:p>
    <w:p w14:paraId="515B3AC3" w14:textId="04B4FDCC" w:rsidR="0024397A" w:rsidRDefault="00515B50" w:rsidP="00515B50">
      <w:pPr>
        <w:spacing w:line="240" w:lineRule="auto"/>
      </w:pPr>
      <w:r>
        <w:t>similarity scores. Afterwards, the “</w:t>
      </w:r>
      <w:proofErr w:type="spellStart"/>
      <w:r>
        <w:t>text_based</w:t>
      </w:r>
      <w:proofErr w:type="spellEnd"/>
      <w:r>
        <w:t>” function iterates through all the rows in th</w:t>
      </w:r>
      <w:r w:rsidR="000965D6">
        <w:t xml:space="preserve">e </w:t>
      </w:r>
      <w:r>
        <w:t>dataset</w:t>
      </w:r>
      <w:r w:rsidR="000965D6">
        <w:t xml:space="preserve"> which contains the features</w:t>
      </w:r>
      <w:r>
        <w:t>. The similarities between the query-vector and track-vector are then calculated using cosine similarity. The song-id as well as the similarity-score are then saved in the similarities list. Afterwards, we sort the list in decreasing order of the similarity score and retrieve the ids of the 10 most similar songs.</w:t>
      </w:r>
    </w:p>
    <w:p w14:paraId="0EE4677D" w14:textId="7F09A768" w:rsidR="00CE5614" w:rsidRDefault="0024397A" w:rsidP="0009756A">
      <w:pPr>
        <w:pStyle w:val="Head2"/>
      </w:pPr>
      <w:r>
        <w:t>Audio-based retrieval function</w:t>
      </w:r>
    </w:p>
    <w:p w14:paraId="3661815B" w14:textId="06EA18B4" w:rsidR="00515B50" w:rsidRPr="00B36CC4" w:rsidRDefault="001552A6" w:rsidP="001552A6">
      <w:pPr>
        <w:spacing w:line="240" w:lineRule="auto"/>
        <w:rPr>
          <w:color w:val="00B050"/>
        </w:rPr>
      </w:pPr>
      <w:r w:rsidRPr="00B36CC4">
        <w:rPr>
          <w:color w:val="00B050"/>
        </w:rPr>
        <w:t xml:space="preserve">For the audio-based retrieval systems, we used the same 3 </w:t>
      </w:r>
      <w:r w:rsidR="00832895" w:rsidRPr="00B36CC4">
        <w:rPr>
          <w:color w:val="00B050"/>
        </w:rPr>
        <w:t>query s</w:t>
      </w:r>
      <w:r w:rsidRPr="00B36CC4">
        <w:rPr>
          <w:color w:val="00B050"/>
        </w:rPr>
        <w:t xml:space="preserve">ongs as we used for Task 1. We used the representations explained in chapter 2.3. For all these representations we calculated the cosine similarity. The results for all 3 query tracks are displayed in the provided </w:t>
      </w:r>
      <w:proofErr w:type="spellStart"/>
      <w:proofErr w:type="gramStart"/>
      <w:r w:rsidRPr="00B36CC4">
        <w:rPr>
          <w:color w:val="00B050"/>
        </w:rPr>
        <w:t>main.ipynb</w:t>
      </w:r>
      <w:proofErr w:type="spellEnd"/>
      <w:proofErr w:type="gramEnd"/>
      <w:r w:rsidRPr="00B36CC4">
        <w:rPr>
          <w:color w:val="00B050"/>
        </w:rPr>
        <w:t xml:space="preserve"> file. </w:t>
      </w:r>
      <w:r w:rsidR="00B36CC4" w:rsidRPr="00B36CC4">
        <w:rPr>
          <w:color w:val="00B050"/>
        </w:rPr>
        <w:t>The function takes the query-id, representation feature, number of tracks to retrieve as well as the similarity function as input, calculates the similarity and sorts the retrieved tracks in decreasing order of their similarity score.</w:t>
      </w:r>
    </w:p>
    <w:p w14:paraId="2F9A3D2B" w14:textId="5BCC9E2F" w:rsidR="009125BA" w:rsidRPr="000B296C" w:rsidRDefault="0024397A" w:rsidP="0009756A">
      <w:pPr>
        <w:pStyle w:val="Head2"/>
      </w:pPr>
      <w:r>
        <w:t>Video-based Retrieval functions</w:t>
      </w:r>
    </w:p>
    <w:p w14:paraId="01E39B81" w14:textId="18ED982B" w:rsidR="00DB1D75" w:rsidRPr="00B36CC4" w:rsidRDefault="00B36CC4" w:rsidP="0024397A">
      <w:pPr>
        <w:pStyle w:val="Algorithm"/>
        <w:rPr>
          <w:color w:val="00B050"/>
        </w:rPr>
      </w:pPr>
      <w:r w:rsidRPr="00B36CC4">
        <w:rPr>
          <w:color w:val="00B050"/>
        </w:rPr>
        <w:t xml:space="preserve">The video-based function </w:t>
      </w:r>
      <w:r>
        <w:rPr>
          <w:color w:val="00B050"/>
        </w:rPr>
        <w:t>follows</w:t>
      </w:r>
      <w:r w:rsidRPr="00B36CC4">
        <w:rPr>
          <w:color w:val="00B050"/>
        </w:rPr>
        <w:t xml:space="preserve"> the same implementation as the audio-based function</w:t>
      </w:r>
      <w:r w:rsidR="004838F4">
        <w:rPr>
          <w:color w:val="00B050"/>
        </w:rPr>
        <w:t xml:space="preserve"> and takes a video representation as feature.</w:t>
      </w:r>
      <w:r w:rsidRPr="00B36CC4">
        <w:rPr>
          <w:color w:val="00B050"/>
        </w:rPr>
        <w:t xml:space="preserve"> </w:t>
      </w:r>
    </w:p>
    <w:p w14:paraId="65DDE567" w14:textId="4FCB3029" w:rsidR="00365049" w:rsidRDefault="00365049" w:rsidP="00695AF2">
      <w:pPr>
        <w:pStyle w:val="AbsHead"/>
        <w:numPr>
          <w:ilvl w:val="0"/>
          <w:numId w:val="34"/>
        </w:numPr>
      </w:pPr>
      <w:r>
        <w:t>Evaluation</w:t>
      </w:r>
      <w:r w:rsidR="00832895">
        <w:t xml:space="preserve"> </w:t>
      </w:r>
      <w:proofErr w:type="spellStart"/>
      <w:r w:rsidR="00832895">
        <w:t>Metrics</w:t>
      </w:r>
      <w:proofErr w:type="spellEnd"/>
    </w:p>
    <w:p w14:paraId="46708903" w14:textId="31282A96" w:rsidR="00365049" w:rsidRDefault="00365049" w:rsidP="00365049">
      <w:pPr>
        <w:spacing w:line="240" w:lineRule="auto"/>
      </w:pPr>
      <w:r>
        <w:t xml:space="preserve">To evaluate all the </w:t>
      </w:r>
      <w:proofErr w:type="gramStart"/>
      <w:r>
        <w:t>11 music</w:t>
      </w:r>
      <w:proofErr w:type="gramEnd"/>
      <w:r>
        <w:t xml:space="preserve"> retrieval system we calculated different </w:t>
      </w:r>
      <w:r w:rsidR="002B2E95">
        <w:t>evaluation metrics</w:t>
      </w:r>
      <w:r>
        <w:t xml:space="preserve"> that are described in detail in this chapter.</w:t>
      </w:r>
    </w:p>
    <w:p w14:paraId="2369A64E" w14:textId="6D3B65D1" w:rsidR="00DB1D75" w:rsidRPr="00A72853" w:rsidRDefault="00DB1D75" w:rsidP="00A72853">
      <w:pPr>
        <w:spacing w:line="240" w:lineRule="auto"/>
        <w:rPr>
          <w:rFonts w:cs="Linux Libertine"/>
          <w:b/>
          <w:sz w:val="22"/>
        </w:rPr>
      </w:pPr>
      <w:r w:rsidRPr="00A72853">
        <w:rPr>
          <w:rFonts w:cs="Linux Libertine"/>
          <w:b/>
          <w:sz w:val="22"/>
        </w:rPr>
        <w:t>5.1 Precision &amp; Recall</w:t>
      </w:r>
    </w:p>
    <w:p w14:paraId="6EBDD2AF" w14:textId="2939274D"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F02F3C">
        <w:instrText xml:space="preserve"> ADDIN ZOTERO_ITEM CSL_CITATION {"citationID":"qURUwgL2","properties":{"formattedCitation":"[11]","plainCitation":"[11]","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F02F3C" w:rsidRPr="00F02F3C">
        <w:rPr>
          <w:rFonts w:cs="Linux Libertine"/>
        </w:rPr>
        <w:t>[11]</w:t>
      </w:r>
      <w:r w:rsidR="006E0684">
        <w:fldChar w:fldCharType="end"/>
      </w:r>
    </w:p>
    <w:p w14:paraId="0E532AE2" w14:textId="77777777" w:rsidR="001552A6" w:rsidRDefault="001552A6" w:rsidP="00DB1D75">
      <w:pPr>
        <w:spacing w:line="240" w:lineRule="auto"/>
      </w:pPr>
    </w:p>
    <w:p w14:paraId="2048F45B" w14:textId="77777777" w:rsidR="00B36CC4" w:rsidRDefault="00B36CC4" w:rsidP="00B36CC4">
      <w:pPr>
        <w:spacing w:line="240" w:lineRule="auto"/>
      </w:pPr>
      <w:r>
        <w:t>In our music retrieval system, a retrieved song is considered relevant if it has at least one genre in common with the query song.</w:t>
      </w:r>
    </w:p>
    <w:p w14:paraId="1368386A" w14:textId="77777777" w:rsidR="00B36CC4" w:rsidRDefault="00B36CC4"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1F2F9C71" w14:textId="77777777" w:rsidR="00B36CC4" w:rsidRDefault="00B36CC4" w:rsidP="00DB1D75">
      <w:pPr>
        <w:spacing w:line="240" w:lineRule="auto"/>
      </w:pPr>
    </w:p>
    <w:p w14:paraId="5D5164E8" w14:textId="1B629588" w:rsidR="003F00B6" w:rsidRPr="003F00B6" w:rsidRDefault="003F00B6" w:rsidP="00DB1D75">
      <w:pPr>
        <w:spacing w:line="240" w:lineRule="auto"/>
        <w:rPr>
          <w:color w:val="00B050"/>
        </w:rPr>
      </w:pPr>
      <w:r w:rsidRPr="003F00B6">
        <w:rPr>
          <w:color w:val="00B050"/>
        </w:rPr>
        <w:t>These previously explained approaches were only computed to take one specific query song</w:t>
      </w:r>
      <w:r w:rsidR="009F7EA7">
        <w:rPr>
          <w:color w:val="00B050"/>
        </w:rPr>
        <w:t xml:space="preserve"> and calculate the precision and recall @ k</w:t>
      </w:r>
      <w:r w:rsidRPr="003F00B6">
        <w:rPr>
          <w:color w:val="00B050"/>
        </w:rPr>
        <w:t xml:space="preserve">. </w:t>
      </w:r>
    </w:p>
    <w:p w14:paraId="083C3685" w14:textId="77777777" w:rsidR="003F00B6" w:rsidRPr="003F00B6" w:rsidRDefault="003F00B6" w:rsidP="00DB1D75">
      <w:pPr>
        <w:spacing w:line="240" w:lineRule="auto"/>
        <w:rPr>
          <w:color w:val="00B050"/>
        </w:rPr>
      </w:pPr>
    </w:p>
    <w:p w14:paraId="6C8F7AB1" w14:textId="1FE09359" w:rsidR="00DB1D75" w:rsidRPr="003F00B6" w:rsidRDefault="003F00B6" w:rsidP="00DB1D75">
      <w:pPr>
        <w:spacing w:line="240" w:lineRule="auto"/>
        <w:rPr>
          <w:color w:val="00B050"/>
        </w:rPr>
      </w:pPr>
      <w:r w:rsidRPr="003F00B6">
        <w:rPr>
          <w:color w:val="00B050"/>
        </w:rPr>
        <w:t xml:space="preserve">For the calculation of Average Precision and Recall, which should be calculated </w:t>
      </w:r>
      <w:r>
        <w:rPr>
          <w:color w:val="00B050"/>
        </w:rPr>
        <w:t xml:space="preserve">over </w:t>
      </w:r>
      <w:r w:rsidRPr="003F00B6">
        <w:rPr>
          <w:color w:val="00B050"/>
        </w:rPr>
        <w:t>all possible query songs, we have decided to use a different method to speed up the calculation, as our previous approach took too much time. We have created a cosine-similarity matrix for this purpose, which has already been explained in more detail in section 3.2.</w:t>
      </w:r>
    </w:p>
    <w:p w14:paraId="5BD3B49A" w14:textId="77777777" w:rsidR="003F00B6" w:rsidRDefault="003F00B6"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6BAC67DB" w14:textId="77777777" w:rsidR="005B188B" w:rsidRDefault="005B188B" w:rsidP="009701CE">
      <w:pPr>
        <w:spacing w:line="240" w:lineRule="auto"/>
      </w:pPr>
    </w:p>
    <w:p w14:paraId="30A49612" w14:textId="39F84935" w:rsidR="00D0108E" w:rsidRPr="00E9548F" w:rsidRDefault="00D0108E" w:rsidP="009701CE">
      <w:pPr>
        <w:spacing w:line="240" w:lineRule="auto"/>
      </w:pPr>
      <w:r w:rsidRPr="00E9548F">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r w:rsidR="005B188B" w:rsidRPr="00E9548F">
        <w:t>must</w:t>
      </w:r>
      <w:r w:rsidRPr="00E9548F">
        <w:t xml:space="preserve"> be presented in the retrieved list by the RS</w:t>
      </w:r>
      <w:r w:rsidR="00A86FB4" w:rsidRPr="00E9548F">
        <w:t xml:space="preserve">. Different methods have been proposed by researchers to calculate the diversity such as calculating the distance between two elements </w:t>
      </w:r>
      <w:proofErr w:type="spellStart"/>
      <w:r w:rsidR="00A86FB4" w:rsidRPr="00E9548F">
        <w:t>i</w:t>
      </w:r>
      <w:proofErr w:type="spellEnd"/>
      <w:r w:rsidR="00A86FB4" w:rsidRPr="00E9548F">
        <w:t xml:space="preserve"> and j in the recommended list. Cosine similarity can be also used as a distance function to calculate the diversity</w:t>
      </w:r>
      <w:r w:rsidR="00414623" w:rsidRPr="00E9548F">
        <w:t xml:space="preserve">. </w:t>
      </w:r>
      <w:r w:rsidR="00414623" w:rsidRPr="00E9548F">
        <w:fldChar w:fldCharType="begin"/>
      </w:r>
      <w:r w:rsidR="00F02F3C" w:rsidRPr="00E9548F">
        <w:instrText xml:space="preserve"> ADDIN ZOTERO_ITEM CSL_CITATION {"citationID":"BsgN2Dgm","properties":{"formattedCitation":"[12]","plainCitation":"[12]","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rsidRPr="00E9548F">
        <w:fldChar w:fldCharType="separate"/>
      </w:r>
      <w:r w:rsidR="00F02F3C" w:rsidRPr="00E9548F">
        <w:rPr>
          <w:rFonts w:cs="Linux Libertine"/>
        </w:rPr>
        <w:t>[12]</w:t>
      </w:r>
      <w:r w:rsidR="00414623" w:rsidRPr="00E9548F">
        <w:fldChar w:fldCharType="end"/>
      </w:r>
    </w:p>
    <w:p w14:paraId="5CE4D3ED" w14:textId="77777777" w:rsidR="000965D6" w:rsidRPr="00BE1187" w:rsidRDefault="000965D6" w:rsidP="009701CE">
      <w:pPr>
        <w:spacing w:line="240" w:lineRule="auto"/>
        <w:rPr>
          <w:color w:val="00B050"/>
        </w:rPr>
      </w:pPr>
    </w:p>
    <w:p w14:paraId="3BA98171" w14:textId="1754CB78" w:rsidR="00832895" w:rsidRPr="00BE1187" w:rsidRDefault="00BE1187" w:rsidP="00832895">
      <w:pPr>
        <w:spacing w:line="240" w:lineRule="auto"/>
        <w:rPr>
          <w:color w:val="00B050"/>
        </w:rPr>
      </w:pPr>
      <w:r w:rsidRPr="00BE1187">
        <w:rPr>
          <w:color w:val="00B050"/>
        </w:rPr>
        <w:t>To calculate this evaluation metric we implemented</w:t>
      </w:r>
      <w:r>
        <w:rPr>
          <w:color w:val="00B050"/>
        </w:rPr>
        <w:t xml:space="preserve"> a method</w:t>
      </w:r>
      <w:r w:rsidRPr="00BE1187">
        <w:rPr>
          <w:color w:val="00B050"/>
        </w:rPr>
        <w:t xml:space="preserve"> that first</w:t>
      </w:r>
      <w:r>
        <w:rPr>
          <w:color w:val="00B050"/>
        </w:rPr>
        <w:t xml:space="preserve"> </w:t>
      </w:r>
      <w:r w:rsidR="00832895" w:rsidRPr="00BE1187">
        <w:rPr>
          <w:color w:val="00B050"/>
        </w:rPr>
        <w:t xml:space="preserve">measures the diversity of genres </w:t>
      </w:r>
      <w:proofErr w:type="gramStart"/>
      <w:r w:rsidR="00832895" w:rsidRPr="00BE1187">
        <w:rPr>
          <w:color w:val="00B050"/>
        </w:rPr>
        <w:t>of  top</w:t>
      </w:r>
      <w:proofErr w:type="gramEnd"/>
      <w:r w:rsidR="00832895" w:rsidRPr="00BE1187">
        <w:rPr>
          <w:color w:val="00B050"/>
        </w:rPr>
        <w:t xml:space="preserve"> k retrieved</w:t>
      </w:r>
      <w:r w:rsidR="00B33E38" w:rsidRPr="00BE1187">
        <w:rPr>
          <w:color w:val="00B050"/>
        </w:rPr>
        <w:t xml:space="preserve"> </w:t>
      </w:r>
      <w:r w:rsidR="00832895" w:rsidRPr="00BE1187">
        <w:rPr>
          <w:color w:val="00B050"/>
        </w:rPr>
        <w:t>tracks given a query. It calculates how the genres are evenly</w:t>
      </w:r>
      <w:r w:rsidR="00B33E38" w:rsidRPr="00BE1187">
        <w:rPr>
          <w:color w:val="00B050"/>
        </w:rPr>
        <w:t xml:space="preserve"> </w:t>
      </w:r>
      <w:r w:rsidR="00832895" w:rsidRPr="00BE1187">
        <w:rPr>
          <w:color w:val="00B050"/>
        </w:rPr>
        <w:t>distributed over k retrieved tracks.</w:t>
      </w:r>
      <w:r>
        <w:rPr>
          <w:color w:val="00B050"/>
        </w:rPr>
        <w:t xml:space="preserve"> </w:t>
      </w:r>
      <w:r w:rsidR="00832895" w:rsidRPr="00BE1187">
        <w:rPr>
          <w:color w:val="00B050"/>
        </w:rPr>
        <w:t>We can break down the formula into two parts:</w:t>
      </w:r>
    </w:p>
    <w:p w14:paraId="70D7A044" w14:textId="50DB04B9" w:rsidR="00832895" w:rsidRPr="00BE1187" w:rsidRDefault="00BE1187" w:rsidP="00BE1187">
      <w:pPr>
        <w:spacing w:line="240" w:lineRule="auto"/>
        <w:rPr>
          <w:color w:val="00B050"/>
        </w:rPr>
      </w:pPr>
      <w:r w:rsidRPr="00BE1187">
        <w:rPr>
          <w:color w:val="00B050"/>
        </w:rPr>
        <w:t>1)</w:t>
      </w:r>
      <w:r>
        <w:rPr>
          <w:color w:val="00B050"/>
        </w:rPr>
        <w:t xml:space="preserve"> </w:t>
      </w:r>
      <w:r w:rsidR="00832895" w:rsidRPr="00BE1187">
        <w:rPr>
          <w:color w:val="00B050"/>
        </w:rPr>
        <w:t>Genre distribution:</w:t>
      </w:r>
    </w:p>
    <w:p w14:paraId="7D103655" w14:textId="60F3F75E" w:rsidR="00832895" w:rsidRPr="00BE1187" w:rsidRDefault="00832895" w:rsidP="00832895">
      <w:pPr>
        <w:spacing w:line="240" w:lineRule="auto"/>
        <w:rPr>
          <w:color w:val="00B050"/>
        </w:rPr>
      </w:pPr>
      <w:r w:rsidRPr="00BE1187">
        <w:rPr>
          <w:color w:val="00B050"/>
        </w:rPr>
        <w:t>We initialize a vector of zeros with a length equal to the number of</w:t>
      </w:r>
      <w:r w:rsidR="00B33E38" w:rsidRPr="00BE1187">
        <w:rPr>
          <w:color w:val="00B050"/>
        </w:rPr>
        <w:t xml:space="preserve"> </w:t>
      </w:r>
      <w:r w:rsidRPr="00BE1187">
        <w:rPr>
          <w:color w:val="00B050"/>
        </w:rPr>
        <w:t>all genres existing in the dataset, then for every genre found in each</w:t>
      </w:r>
      <w:r w:rsidR="00B33E38" w:rsidRPr="00BE1187">
        <w:rPr>
          <w:color w:val="00B050"/>
        </w:rPr>
        <w:t xml:space="preserve"> </w:t>
      </w:r>
      <w:r w:rsidRPr="00BE1187">
        <w:rPr>
          <w:color w:val="00B050"/>
        </w:rPr>
        <w:t>retrieved track, we add one to the corresponding genre position in</w:t>
      </w:r>
      <w:r w:rsidR="00B33E38" w:rsidRPr="00BE1187">
        <w:rPr>
          <w:color w:val="00B050"/>
        </w:rPr>
        <w:t xml:space="preserve"> </w:t>
      </w:r>
      <w:r w:rsidRPr="00BE1187">
        <w:rPr>
          <w:color w:val="00B050"/>
        </w:rPr>
        <w:t xml:space="preserve">the zeros vector divided </w:t>
      </w:r>
      <w:r w:rsidRPr="00A72853">
        <w:rPr>
          <w:color w:val="00B050"/>
        </w:rPr>
        <w:t>by</w:t>
      </w:r>
      <w:r w:rsidRPr="00BE1187">
        <w:rPr>
          <w:color w:val="00B050"/>
        </w:rPr>
        <w:t xml:space="preserve"> the number of genres of the retrieved</w:t>
      </w:r>
      <w:r w:rsidR="00B33E38" w:rsidRPr="00BE1187">
        <w:rPr>
          <w:color w:val="00B050"/>
        </w:rPr>
        <w:t xml:space="preserve"> </w:t>
      </w:r>
      <w:r w:rsidRPr="00BE1187">
        <w:rPr>
          <w:color w:val="00B050"/>
        </w:rPr>
        <w:t>track.</w:t>
      </w:r>
      <w:r w:rsidR="000965D6" w:rsidRPr="00BE1187">
        <w:rPr>
          <w:color w:val="00B050"/>
        </w:rPr>
        <w:t xml:space="preserve"> </w:t>
      </w:r>
      <w:r w:rsidRPr="00BE1187">
        <w:rPr>
          <w:color w:val="00B050"/>
        </w:rPr>
        <w:t>So, this could be considered as the normalized attribution of each</w:t>
      </w:r>
      <w:r w:rsidR="00B33E38" w:rsidRPr="00BE1187">
        <w:rPr>
          <w:color w:val="00B050"/>
        </w:rPr>
        <w:t xml:space="preserve"> </w:t>
      </w:r>
      <w:r w:rsidRPr="00BE1187">
        <w:rPr>
          <w:color w:val="00B050"/>
        </w:rPr>
        <w:t>genre within the retrieved track genres to the overall genres in the</w:t>
      </w:r>
      <w:r w:rsidR="000965D6" w:rsidRPr="00BE1187">
        <w:rPr>
          <w:color w:val="00B050"/>
        </w:rPr>
        <w:t xml:space="preserve"> </w:t>
      </w:r>
      <w:r w:rsidRPr="00BE1187">
        <w:rPr>
          <w:color w:val="00B050"/>
        </w:rPr>
        <w:t>dataset.</w:t>
      </w:r>
    </w:p>
    <w:p w14:paraId="37A5D6AC" w14:textId="3862BA4B" w:rsidR="00832895" w:rsidRPr="00BE1187" w:rsidRDefault="00BE1187" w:rsidP="00BE1187">
      <w:pPr>
        <w:spacing w:line="240" w:lineRule="auto"/>
        <w:rPr>
          <w:color w:val="00B050"/>
        </w:rPr>
      </w:pPr>
      <w:r>
        <w:rPr>
          <w:color w:val="00B050"/>
        </w:rPr>
        <w:t>2</w:t>
      </w:r>
      <w:r w:rsidRPr="00BE1187">
        <w:rPr>
          <w:color w:val="00B050"/>
        </w:rPr>
        <w:t>)</w:t>
      </w:r>
      <w:r>
        <w:rPr>
          <w:color w:val="00B050"/>
        </w:rPr>
        <w:t xml:space="preserve"> </w:t>
      </w:r>
      <w:r w:rsidR="00832895" w:rsidRPr="00BE1187">
        <w:rPr>
          <w:color w:val="00B050"/>
        </w:rPr>
        <w:t>Normalize of the distribution:</w:t>
      </w:r>
    </w:p>
    <w:p w14:paraId="7FC73418" w14:textId="16120CD0" w:rsidR="000965D6" w:rsidRDefault="00832895" w:rsidP="00832895">
      <w:pPr>
        <w:spacing w:line="240" w:lineRule="auto"/>
        <w:rPr>
          <w:color w:val="00B050"/>
        </w:rPr>
      </w:pPr>
      <w:r w:rsidRPr="00BE1187">
        <w:rPr>
          <w:color w:val="00B050"/>
        </w:rPr>
        <w:t>We divide the resulting vector by the number of the retrieved</w:t>
      </w:r>
      <w:r w:rsidR="00B33E38" w:rsidRPr="00BE1187">
        <w:rPr>
          <w:color w:val="00B050"/>
        </w:rPr>
        <w:t xml:space="preserve"> </w:t>
      </w:r>
      <w:r w:rsidRPr="00BE1187">
        <w:rPr>
          <w:color w:val="00B050"/>
        </w:rPr>
        <w:t>tracks. To get the genre diversity we calculate Shannon’s entropy</w:t>
      </w:r>
      <w:r w:rsidR="00B33E38" w:rsidRPr="00BE1187">
        <w:rPr>
          <w:color w:val="00B050"/>
        </w:rPr>
        <w:t xml:space="preserve"> </w:t>
      </w:r>
      <w:r w:rsidRPr="00BE1187">
        <w:rPr>
          <w:color w:val="00B050"/>
        </w:rPr>
        <w:t>of the resulting vector.</w:t>
      </w:r>
      <w:r w:rsidR="000965D6" w:rsidRPr="00BE1187">
        <w:rPr>
          <w:color w:val="00B050"/>
        </w:rPr>
        <w:t xml:space="preserve"> </w:t>
      </w:r>
      <w:r w:rsidRPr="00BE1187">
        <w:rPr>
          <w:color w:val="00B050"/>
        </w:rPr>
        <w:t>This is calculated by taking the negative sum of all the items of the</w:t>
      </w:r>
      <w:r w:rsidR="000965D6" w:rsidRPr="00BE1187">
        <w:rPr>
          <w:color w:val="00B050"/>
        </w:rPr>
        <w:t xml:space="preserve"> </w:t>
      </w:r>
      <w:r w:rsidRPr="00BE1187">
        <w:rPr>
          <w:color w:val="00B050"/>
        </w:rPr>
        <w:t>resulting vector multiplied by its logarithm (base 2).</w:t>
      </w:r>
      <w:r w:rsidR="000965D6" w:rsidRPr="00BE1187">
        <w:rPr>
          <w:color w:val="00B050"/>
        </w:rPr>
        <w:t xml:space="preserve"> </w:t>
      </w:r>
    </w:p>
    <w:p w14:paraId="7C260C3F" w14:textId="77777777" w:rsidR="00A72853" w:rsidRPr="00BE1187" w:rsidRDefault="00A72853" w:rsidP="00832895">
      <w:pPr>
        <w:spacing w:line="240" w:lineRule="auto"/>
        <w:rPr>
          <w:color w:val="00B050"/>
        </w:rPr>
      </w:pPr>
    </w:p>
    <w:p w14:paraId="27FC2ED7" w14:textId="36C3DDB0" w:rsidR="00484D82" w:rsidRPr="00A72853" w:rsidRDefault="00484D82" w:rsidP="00A72853">
      <w:pPr>
        <w:spacing w:line="240" w:lineRule="auto"/>
        <w:rPr>
          <w:rFonts w:cs="Linux Libertine"/>
          <w:b/>
          <w:sz w:val="22"/>
        </w:rPr>
      </w:pPr>
      <w:r w:rsidRPr="00A72853">
        <w:rPr>
          <w:rFonts w:cs="Linux Libertine"/>
          <w:b/>
          <w:sz w:val="22"/>
        </w:rPr>
        <w:t>5.3 Genre coverage</w:t>
      </w:r>
    </w:p>
    <w:p w14:paraId="05B512F4" w14:textId="77777777" w:rsidR="00832895" w:rsidRPr="00832895" w:rsidRDefault="00832895" w:rsidP="00832895">
      <w:pPr>
        <w:rPr>
          <w:lang w:val="en-GB"/>
        </w:rPr>
      </w:pPr>
      <w:r w:rsidRPr="00832895">
        <w:rPr>
          <w:lang w:val="en-GB"/>
        </w:rPr>
        <w:t xml:space="preserve">This metric is </w:t>
      </w:r>
      <w:proofErr w:type="gramStart"/>
      <w:r w:rsidRPr="00832895">
        <w:rPr>
          <w:lang w:val="en-GB"/>
        </w:rPr>
        <w:t>similar to</w:t>
      </w:r>
      <w:proofErr w:type="gramEnd"/>
      <w:r w:rsidRPr="00832895">
        <w:rPr>
          <w:lang w:val="en-GB"/>
        </w:rPr>
        <w:t xml:space="preserve"> the Genre Diversity described in the last</w:t>
      </w:r>
    </w:p>
    <w:p w14:paraId="63C64398" w14:textId="661DA918" w:rsidR="00832895" w:rsidRPr="00832895" w:rsidRDefault="00832895" w:rsidP="00832895">
      <w:pPr>
        <w:rPr>
          <w:lang w:val="en-GB"/>
        </w:rPr>
      </w:pPr>
      <w:r w:rsidRPr="00832895">
        <w:rPr>
          <w:lang w:val="en-GB"/>
        </w:rPr>
        <w:t xml:space="preserve">chapter a way to measure the quality of the </w:t>
      </w:r>
      <w:r w:rsidR="00BE1187">
        <w:rPr>
          <w:lang w:val="en-GB"/>
        </w:rPr>
        <w:t>music</w:t>
      </w:r>
      <w:r w:rsidRPr="00832895">
        <w:rPr>
          <w:lang w:val="en-GB"/>
        </w:rPr>
        <w:t xml:space="preserve"> retrieval</w:t>
      </w:r>
      <w:r w:rsidR="00B33E38">
        <w:rPr>
          <w:lang w:val="en-GB"/>
        </w:rPr>
        <w:t xml:space="preserve"> </w:t>
      </w:r>
      <w:r w:rsidRPr="00832895">
        <w:rPr>
          <w:lang w:val="en-GB"/>
        </w:rPr>
        <w:t>system</w:t>
      </w:r>
      <w:r w:rsidR="00BE1187">
        <w:rPr>
          <w:lang w:val="en-GB"/>
        </w:rPr>
        <w:t>s</w:t>
      </w:r>
      <w:r w:rsidRPr="00832895">
        <w:rPr>
          <w:lang w:val="en-GB"/>
        </w:rPr>
        <w:t xml:space="preserve"> beyond using accuracy. For this research project the Genre</w:t>
      </w:r>
    </w:p>
    <w:p w14:paraId="7701E6D9" w14:textId="13320FED" w:rsidR="00832895" w:rsidRPr="00832895" w:rsidRDefault="00832895" w:rsidP="00832895">
      <w:pPr>
        <w:rPr>
          <w:lang w:val="en-GB"/>
        </w:rPr>
      </w:pPr>
      <w:r w:rsidRPr="00832895">
        <w:rPr>
          <w:lang w:val="en-GB"/>
        </w:rPr>
        <w:t>Coverage is defined as the proportion of the number of unique</w:t>
      </w:r>
      <w:r w:rsidR="00B33E38">
        <w:rPr>
          <w:lang w:val="en-GB"/>
        </w:rPr>
        <w:t xml:space="preserve"> </w:t>
      </w:r>
      <w:r w:rsidRPr="00832895">
        <w:rPr>
          <w:lang w:val="en-GB"/>
        </w:rPr>
        <w:t>genres present within at least one the top k retrieved tracks and the</w:t>
      </w:r>
    </w:p>
    <w:p w14:paraId="3AE9D24B" w14:textId="1F0200AE" w:rsidR="00E9247A" w:rsidRDefault="00832895" w:rsidP="00832895">
      <w:pPr>
        <w:rPr>
          <w:lang w:val="en-GB"/>
        </w:rPr>
      </w:pPr>
      <w:r w:rsidRPr="00832895">
        <w:rPr>
          <w:lang w:val="en-GB"/>
        </w:rPr>
        <w:t>number of unique genres within the dataset itself.</w:t>
      </w:r>
    </w:p>
    <w:p w14:paraId="0A25B8D3" w14:textId="77777777" w:rsidR="00E9247A" w:rsidRPr="009F7EA7" w:rsidRDefault="00E9247A" w:rsidP="009F7EA7">
      <w:pPr>
        <w:spacing w:line="240" w:lineRule="auto"/>
        <w:rPr>
          <w:rFonts w:cs="Linux Libertine"/>
          <w:b/>
          <w:sz w:val="22"/>
        </w:rPr>
      </w:pPr>
      <w:r w:rsidRPr="009F7EA7">
        <w:rPr>
          <w:rFonts w:cs="Linux Libertine"/>
          <w:b/>
          <w:sz w:val="22"/>
        </w:rPr>
        <w:t xml:space="preserve">5.4 </w:t>
      </w:r>
      <w:proofErr w:type="spellStart"/>
      <w:r w:rsidRPr="009F7EA7">
        <w:rPr>
          <w:rFonts w:cs="Linux Libertine"/>
          <w:b/>
          <w:sz w:val="22"/>
        </w:rP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w:t>
      </w:r>
      <w:r>
        <w:rPr>
          <w:lang w:eastAsia="zh-CN"/>
        </w:rPr>
        <w:lastRenderedPageBreak/>
        <w:t>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66711713"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14623">
        <w:rPr>
          <w:lang w:eastAsia="zh-CN"/>
        </w:rPr>
        <w:fldChar w:fldCharType="begin"/>
      </w:r>
      <w:r w:rsidR="00F02F3C">
        <w:rPr>
          <w:lang w:eastAsia="zh-CN"/>
        </w:rPr>
        <w:instrText xml:space="preserve"> ADDIN ZOTERO_ITEM CSL_CITATION {"citationID":"qxsdzlva","properties":{"formattedCitation":"[13]","plainCitation":"[13]","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F02F3C" w:rsidRPr="00F02F3C">
        <w:rPr>
          <w:rFonts w:cs="Linux Libertine"/>
        </w:rPr>
        <w:t>[13]</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w:t>
      </w:r>
      <w:proofErr w:type="gramStart"/>
      <w:r>
        <w:rPr>
          <w:lang w:eastAsia="zh-CN"/>
        </w:rPr>
        <w:t>particular study</w:t>
      </w:r>
      <w:proofErr w:type="gramEnd"/>
      <w:r>
        <w:rPr>
          <w:lang w:eastAsia="zh-CN"/>
        </w:rPr>
        <w:t xml:space="preserve">,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0E66E10F" w:rsidR="00011AC3" w:rsidRPr="00A72853" w:rsidRDefault="00011AC3" w:rsidP="00A72853">
      <w:pPr>
        <w:pStyle w:val="AbsHead"/>
        <w:numPr>
          <w:ilvl w:val="0"/>
          <w:numId w:val="34"/>
        </w:numPr>
      </w:pPr>
      <w:r w:rsidRPr="00A72853">
        <w:t xml:space="preserve"> Evaluation</w:t>
      </w:r>
    </w:p>
    <w:p w14:paraId="587B4023" w14:textId="319BDDAC" w:rsidR="00011AC3" w:rsidRPr="00A72853" w:rsidRDefault="00DB1D75" w:rsidP="00A72853">
      <w:pPr>
        <w:spacing w:line="240" w:lineRule="auto"/>
        <w:rPr>
          <w:rFonts w:cs="Linux Libertine"/>
          <w:b/>
          <w:sz w:val="22"/>
        </w:rPr>
      </w:pPr>
      <w:r w:rsidRPr="00A72853">
        <w:rPr>
          <w:rFonts w:cs="Linux Libertine"/>
          <w:b/>
          <w:sz w:val="22"/>
        </w:rPr>
        <w:t>6</w:t>
      </w:r>
      <w:r w:rsidR="00011AC3" w:rsidRPr="00A72853">
        <w:rPr>
          <w:rFonts w:cs="Linux Libertine"/>
          <w:b/>
          <w:sz w:val="22"/>
        </w:rPr>
        <w:t>.1 Accuracy</w:t>
      </w:r>
    </w:p>
    <w:p w14:paraId="4776441C" w14:textId="77777777" w:rsidR="004F5F17" w:rsidRDefault="004F5F17" w:rsidP="00277EBD">
      <w:pPr>
        <w:spacing w:line="240" w:lineRule="auto"/>
      </w:pPr>
    </w:p>
    <w:p w14:paraId="3006780F" w14:textId="5643A3E6" w:rsidR="009F7EA7" w:rsidRDefault="00A72853" w:rsidP="009F7EA7">
      <w:pPr>
        <w:spacing w:line="240" w:lineRule="auto"/>
        <w:rPr>
          <w:color w:val="00B050"/>
        </w:rPr>
      </w:pPr>
      <w:r w:rsidRPr="00A72853">
        <w:rPr>
          <w:color w:val="00B050"/>
        </w:rPr>
        <w:t xml:space="preserve">We obtained the </w:t>
      </w:r>
      <w:r>
        <w:rPr>
          <w:color w:val="00B050"/>
        </w:rPr>
        <w:t xml:space="preserve">highest average precision of 0.4813 calculated over all query tracks using the </w:t>
      </w:r>
      <w:proofErr w:type="spellStart"/>
      <w:r>
        <w:rPr>
          <w:color w:val="00B050"/>
        </w:rPr>
        <w:t>musicnn</w:t>
      </w:r>
      <w:proofErr w:type="spellEnd"/>
      <w:r>
        <w:rPr>
          <w:color w:val="00B050"/>
        </w:rPr>
        <w:t xml:space="preserve"> feature combined the cosine similarity. The worst performing retrieval system based on precision was the early-fusion system combining the textual representation </w:t>
      </w:r>
      <w:proofErr w:type="spellStart"/>
      <w:r>
        <w:rPr>
          <w:color w:val="00B050"/>
        </w:rPr>
        <w:t>bert</w:t>
      </w:r>
      <w:proofErr w:type="spellEnd"/>
      <w:r>
        <w:rPr>
          <w:color w:val="00B050"/>
        </w:rPr>
        <w:t xml:space="preserve"> with the audio feature </w:t>
      </w:r>
      <w:proofErr w:type="spellStart"/>
      <w:r>
        <w:rPr>
          <w:color w:val="00B050"/>
        </w:rPr>
        <w:t>musicnn</w:t>
      </w:r>
      <w:proofErr w:type="spellEnd"/>
      <w:r>
        <w:rPr>
          <w:color w:val="00B050"/>
        </w:rPr>
        <w:t xml:space="preserve"> only </w:t>
      </w:r>
      <w:proofErr w:type="spellStart"/>
      <w:r>
        <w:rPr>
          <w:color w:val="00B050"/>
        </w:rPr>
        <w:t>achiving</w:t>
      </w:r>
      <w:proofErr w:type="spellEnd"/>
      <w:r>
        <w:rPr>
          <w:color w:val="00B050"/>
        </w:rPr>
        <w:t xml:space="preserve"> a precision of </w:t>
      </w:r>
      <w:r w:rsidR="009F7EA7" w:rsidRPr="009F7EA7">
        <w:rPr>
          <w:color w:val="00B050"/>
        </w:rPr>
        <w:t>0.3202</w:t>
      </w:r>
      <w:r w:rsidR="009F7EA7">
        <w:rPr>
          <w:color w:val="00B050"/>
        </w:rPr>
        <w:t>.</w:t>
      </w:r>
    </w:p>
    <w:p w14:paraId="4B176198" w14:textId="77777777" w:rsidR="009F7EA7" w:rsidRDefault="009F7EA7" w:rsidP="009F7EA7">
      <w:pPr>
        <w:spacing w:line="240" w:lineRule="auto"/>
        <w:rPr>
          <w:color w:val="00B050"/>
        </w:rPr>
      </w:pPr>
    </w:p>
    <w:p w14:paraId="53801326" w14:textId="3B633D64" w:rsidR="009F7EA7" w:rsidRPr="009F7EA7" w:rsidRDefault="009F7EA7" w:rsidP="009F7EA7">
      <w:pPr>
        <w:spacing w:line="240" w:lineRule="auto"/>
        <w:rPr>
          <w:color w:val="00B050"/>
        </w:rPr>
      </w:pPr>
      <w:r>
        <w:rPr>
          <w:color w:val="00B050"/>
        </w:rPr>
        <w:t xml:space="preserve">We received the highest average recall computed over all query tracks again using the </w:t>
      </w:r>
      <w:proofErr w:type="spellStart"/>
      <w:r>
        <w:rPr>
          <w:color w:val="00B050"/>
        </w:rPr>
        <w:t>musicnn</w:t>
      </w:r>
      <w:proofErr w:type="spellEnd"/>
      <w:r>
        <w:rPr>
          <w:color w:val="00B050"/>
        </w:rPr>
        <w:t xml:space="preserve"> dataset in combination with cosine similarity which was </w:t>
      </w:r>
      <w:r w:rsidRPr="009F7EA7">
        <w:rPr>
          <w:color w:val="00B050"/>
        </w:rPr>
        <w:t>0.0022</w:t>
      </w:r>
      <w:r>
        <w:rPr>
          <w:color w:val="00B050"/>
        </w:rPr>
        <w:t xml:space="preserve">. Both early and late fusion obtained the lowest recall of only </w:t>
      </w:r>
      <w:r w:rsidRPr="009F7EA7">
        <w:rPr>
          <w:color w:val="00B050"/>
        </w:rPr>
        <w:t>0.0009</w:t>
      </w:r>
      <w:r>
        <w:rPr>
          <w:color w:val="00B050"/>
        </w:rPr>
        <w:t>.</w:t>
      </w:r>
    </w:p>
    <w:p w14:paraId="5674876A" w14:textId="736B73D7" w:rsidR="009F7EA7" w:rsidRPr="009F7EA7" w:rsidRDefault="009F7EA7" w:rsidP="009F7EA7">
      <w:pPr>
        <w:spacing w:line="240" w:lineRule="auto"/>
        <w:rPr>
          <w:color w:val="00B050"/>
        </w:rPr>
      </w:pPr>
    </w:p>
    <w:p w14:paraId="1B3FB3D2" w14:textId="0338A168" w:rsidR="00A72853" w:rsidRPr="00A72853" w:rsidRDefault="00A72853" w:rsidP="00277EBD">
      <w:pPr>
        <w:spacing w:line="240" w:lineRule="auto"/>
        <w:rPr>
          <w:color w:val="00B050"/>
        </w:rPr>
      </w:pPr>
    </w:p>
    <w:p w14:paraId="5864AFAB" w14:textId="77777777" w:rsidR="00E17C6F" w:rsidRDefault="00E17C6F" w:rsidP="00E17C6F">
      <w:pPr>
        <w:keepNext/>
        <w:spacing w:line="240" w:lineRule="auto"/>
      </w:pPr>
      <w:r>
        <w:rPr>
          <w:noProof/>
        </w:rPr>
        <w:drawing>
          <wp:inline distT="0" distB="0" distL="0" distR="0" wp14:anchorId="250C0C3F" wp14:editId="7C696DF1">
            <wp:extent cx="3048000" cy="2324100"/>
            <wp:effectExtent l="0" t="0" r="0" b="0"/>
            <wp:docPr id="1213845850" name="Grafik 1" descr="Ein Bild, das Text, Diagramm,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845850" name="Grafik 1" descr="Ein Bild, das Text, Diagramm, Screenshot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2324100"/>
                    </a:xfrm>
                    <a:prstGeom prst="rect">
                      <a:avLst/>
                    </a:prstGeom>
                    <a:noFill/>
                    <a:ln>
                      <a:noFill/>
                    </a:ln>
                  </pic:spPr>
                </pic:pic>
              </a:graphicData>
            </a:graphic>
          </wp:inline>
        </w:drawing>
      </w:r>
    </w:p>
    <w:p w14:paraId="5F9A28FC" w14:textId="7E9AD644" w:rsidR="00E17C6F" w:rsidRDefault="00E17C6F" w:rsidP="00E17C6F">
      <w:pPr>
        <w:pStyle w:val="Beschriftung"/>
      </w:pPr>
      <w:r>
        <w:t xml:space="preserve">Figure </w:t>
      </w:r>
      <w:r>
        <w:fldChar w:fldCharType="begin"/>
      </w:r>
      <w:r>
        <w:instrText xml:space="preserve"> SEQ Figure \* ARABIC </w:instrText>
      </w:r>
      <w:r>
        <w:fldChar w:fldCharType="separate"/>
      </w:r>
      <w:r>
        <w:rPr>
          <w:noProof/>
        </w:rPr>
        <w:t>1</w:t>
      </w:r>
      <w:r>
        <w:fldChar w:fldCharType="end"/>
      </w:r>
      <w:r>
        <w:rPr>
          <w:noProof/>
        </w:rPr>
        <w:t>:</w:t>
      </w:r>
      <w:r w:rsidRPr="00BA08B4">
        <w:rPr>
          <w:noProof/>
        </w:rPr>
        <w:t xml:space="preserve"> Precision-Recall Plot</w:t>
      </w:r>
      <w:r>
        <w:rPr>
          <w:noProof/>
        </w:rPr>
        <w:t xml:space="preserve"> of text, audio and video based systems</w:t>
      </w:r>
    </w:p>
    <w:p w14:paraId="597406FF" w14:textId="77777777" w:rsidR="00E17C6F" w:rsidRDefault="00E17C6F" w:rsidP="00277EBD">
      <w:pPr>
        <w:spacing w:line="240" w:lineRule="auto"/>
      </w:pPr>
    </w:p>
    <w:p w14:paraId="1C2BEFCF" w14:textId="42B84190" w:rsidR="00480ED3" w:rsidRDefault="00E827B4" w:rsidP="00480ED3">
      <w:pPr>
        <w:keepNext/>
        <w:spacing w:line="240" w:lineRule="auto"/>
        <w:jc w:val="left"/>
      </w:pPr>
      <w:r>
        <w:t xml:space="preserve">Here we can see the Precision-Recall </w:t>
      </w:r>
      <w:r w:rsidR="00E17C6F">
        <w:t>Plot of the text-based audio-based and video-based retrieval systems</w:t>
      </w:r>
      <w:r>
        <w:t xml:space="preserve"> when varying the number of retrieved tracks between 1 and 100. To make this plot we used a sample of 100 query tracks and calculated the average precision and recall for each number of k. </w:t>
      </w:r>
    </w:p>
    <w:p w14:paraId="4756AF54" w14:textId="77777777" w:rsidR="00E827B4" w:rsidRDefault="00E827B4" w:rsidP="00480ED3">
      <w:pPr>
        <w:keepNext/>
        <w:spacing w:line="240" w:lineRule="auto"/>
        <w:jc w:val="left"/>
      </w:pPr>
    </w:p>
    <w:p w14:paraId="3481A2F5" w14:textId="3802DCF1" w:rsidR="00A10431" w:rsidRPr="00A72853" w:rsidRDefault="00A10431" w:rsidP="00A10431">
      <w:pPr>
        <w:spacing w:line="240" w:lineRule="auto"/>
        <w:rPr>
          <w:rFonts w:cs="Linux Libertine"/>
          <w:b/>
          <w:sz w:val="22"/>
        </w:rPr>
      </w:pPr>
      <w:r w:rsidRPr="00A72853">
        <w:rPr>
          <w:rFonts w:cs="Linux Libertine"/>
          <w:b/>
          <w:sz w:val="22"/>
        </w:rPr>
        <w:t>6.</w:t>
      </w:r>
      <w:r>
        <w:rPr>
          <w:rFonts w:cs="Linux Libertine"/>
          <w:b/>
          <w:sz w:val="22"/>
        </w:rPr>
        <w:t>2</w:t>
      </w:r>
      <w:r w:rsidRPr="00A72853">
        <w:rPr>
          <w:rFonts w:cs="Linux Libertine"/>
          <w:b/>
          <w:sz w:val="22"/>
        </w:rPr>
        <w:t xml:space="preserve"> </w:t>
      </w:r>
      <w:r>
        <w:rPr>
          <w:rFonts w:cs="Linux Libertine"/>
          <w:b/>
          <w:sz w:val="22"/>
        </w:rPr>
        <w:t>Genre Diversity@10</w:t>
      </w:r>
    </w:p>
    <w:p w14:paraId="22D02D93" w14:textId="77777777" w:rsidR="00A10431" w:rsidRDefault="00A10431" w:rsidP="00480ED3">
      <w:pPr>
        <w:keepNext/>
        <w:spacing w:line="240" w:lineRule="auto"/>
        <w:jc w:val="left"/>
      </w:pPr>
    </w:p>
    <w:p w14:paraId="55B72AF3" w14:textId="69AA9B6D" w:rsidR="00A10431" w:rsidRPr="00CD77D8" w:rsidRDefault="00A10431" w:rsidP="00CD77D8">
      <w:pPr>
        <w:spacing w:line="240" w:lineRule="auto"/>
        <w:rPr>
          <w:color w:val="00B050"/>
        </w:rPr>
      </w:pPr>
      <w:r w:rsidRPr="00CD77D8">
        <w:rPr>
          <w:color w:val="00B050"/>
        </w:rPr>
        <w:t>The diversity formula is based on Shannon’s entropy which we</w:t>
      </w:r>
      <w:r w:rsidRPr="00CD77D8">
        <w:rPr>
          <w:color w:val="00B050"/>
        </w:rPr>
        <w:br/>
        <w:t>would like to maximize this is equivalent to minimizing its</w:t>
      </w:r>
      <w:r w:rsidRPr="00CD77D8">
        <w:rPr>
          <w:color w:val="00B050"/>
        </w:rPr>
        <w:t xml:space="preserve"> </w:t>
      </w:r>
      <w:r w:rsidRPr="00CD77D8">
        <w:rPr>
          <w:color w:val="00B050"/>
        </w:rPr>
        <w:t>negative. Consequently, a smaller diversity score indicates a more</w:t>
      </w:r>
      <w:r w:rsidRPr="00CD77D8">
        <w:rPr>
          <w:color w:val="00B050"/>
        </w:rPr>
        <w:t xml:space="preserve"> </w:t>
      </w:r>
      <w:r w:rsidRPr="00CD77D8">
        <w:rPr>
          <w:color w:val="00B050"/>
        </w:rPr>
        <w:t>diverse retrieved list</w:t>
      </w:r>
      <w:r w:rsidRPr="00CD77D8">
        <w:rPr>
          <w:color w:val="00B050"/>
        </w:rPr>
        <w:t xml:space="preserve">. </w:t>
      </w:r>
      <w:r w:rsidR="00040748" w:rsidRPr="00CD77D8">
        <w:rPr>
          <w:color w:val="00B050"/>
        </w:rPr>
        <w:t xml:space="preserve">We obtained the lowest diversity score of </w:t>
      </w:r>
      <w:r w:rsidR="00040748" w:rsidRPr="00CD77D8">
        <w:rPr>
          <w:color w:val="00B050"/>
        </w:rPr>
        <w:t>4.7048</w:t>
      </w:r>
      <w:r w:rsidR="00040748" w:rsidRPr="00CD77D8">
        <w:rPr>
          <w:color w:val="00B050"/>
        </w:rPr>
        <w:t xml:space="preserve"> again using the </w:t>
      </w:r>
      <w:proofErr w:type="spellStart"/>
      <w:r w:rsidR="00040748" w:rsidRPr="00CD77D8">
        <w:rPr>
          <w:color w:val="00B050"/>
        </w:rPr>
        <w:t>musicnn</w:t>
      </w:r>
      <w:proofErr w:type="spellEnd"/>
      <w:r w:rsidR="00040748" w:rsidRPr="00CD77D8">
        <w:rPr>
          <w:color w:val="00B050"/>
        </w:rPr>
        <w:t xml:space="preserve"> representation. The highest score of </w:t>
      </w:r>
      <w:r w:rsidR="00040748" w:rsidRPr="00CD77D8">
        <w:rPr>
          <w:color w:val="00B050"/>
        </w:rPr>
        <w:t>5.0797</w:t>
      </w:r>
      <w:r w:rsidR="00040748" w:rsidRPr="00CD77D8">
        <w:rPr>
          <w:color w:val="00B050"/>
        </w:rPr>
        <w:t xml:space="preserve"> was retrieved using the late fusion technique </w:t>
      </w:r>
      <w:r w:rsidR="00CD77D8" w:rsidRPr="00CD77D8">
        <w:rPr>
          <w:color w:val="00B050"/>
        </w:rPr>
        <w:t>using BERT</w:t>
      </w:r>
      <w:r w:rsidR="00040748" w:rsidRPr="00CD77D8">
        <w:rPr>
          <w:color w:val="00B050"/>
        </w:rPr>
        <w:t xml:space="preserve"> and </w:t>
      </w:r>
      <w:proofErr w:type="spellStart"/>
      <w:r w:rsidR="00040748" w:rsidRPr="00CD77D8">
        <w:rPr>
          <w:color w:val="00B050"/>
        </w:rPr>
        <w:t>musicnn</w:t>
      </w:r>
      <w:proofErr w:type="spellEnd"/>
      <w:r w:rsidR="00040748" w:rsidRPr="00CD77D8">
        <w:rPr>
          <w:color w:val="00B050"/>
        </w:rPr>
        <w:t xml:space="preserve"> as features. </w:t>
      </w:r>
      <w:r w:rsidR="00CD77D8" w:rsidRPr="00CD77D8">
        <w:rPr>
          <w:color w:val="00B050"/>
        </w:rPr>
        <w:t>T</w:t>
      </w:r>
      <w:r w:rsidR="00CD77D8" w:rsidRPr="00CD77D8">
        <w:rPr>
          <w:color w:val="00B050"/>
        </w:rPr>
        <w:t>his</w:t>
      </w:r>
      <w:r w:rsidR="00CD77D8" w:rsidRPr="00CD77D8">
        <w:rPr>
          <w:color w:val="00B050"/>
        </w:rPr>
        <w:t xml:space="preserve"> </w:t>
      </w:r>
      <w:r w:rsidR="00CD77D8" w:rsidRPr="00CD77D8">
        <w:rPr>
          <w:color w:val="00B050"/>
        </w:rPr>
        <w:t xml:space="preserve">could be interpreted that BERT and </w:t>
      </w:r>
      <w:r w:rsidR="00CD77D8" w:rsidRPr="00CD77D8">
        <w:rPr>
          <w:color w:val="00B050"/>
        </w:rPr>
        <w:t>is a</w:t>
      </w:r>
      <w:r w:rsidR="00CD77D8" w:rsidRPr="00CD77D8">
        <w:rPr>
          <w:color w:val="00B050"/>
        </w:rPr>
        <w:t xml:space="preserve"> powerful</w:t>
      </w:r>
      <w:r w:rsidR="00CD77D8" w:rsidRPr="00CD77D8">
        <w:rPr>
          <w:color w:val="00B050"/>
        </w:rPr>
        <w:t xml:space="preserve"> </w:t>
      </w:r>
      <w:r w:rsidR="00CD77D8" w:rsidRPr="00CD77D8">
        <w:rPr>
          <w:color w:val="00B050"/>
        </w:rPr>
        <w:t xml:space="preserve">embedding system that </w:t>
      </w:r>
      <w:r w:rsidR="00CD77D8" w:rsidRPr="00CD77D8">
        <w:rPr>
          <w:color w:val="00B050"/>
        </w:rPr>
        <w:t>led</w:t>
      </w:r>
      <w:r w:rsidR="00CD77D8" w:rsidRPr="00CD77D8">
        <w:rPr>
          <w:color w:val="00B050"/>
        </w:rPr>
        <w:t xml:space="preserve"> to retrieving tracks more </w:t>
      </w:r>
      <w:proofErr w:type="gramStart"/>
      <w:r w:rsidR="00CD77D8" w:rsidRPr="00CD77D8">
        <w:rPr>
          <w:color w:val="00B050"/>
        </w:rPr>
        <w:t>similar to</w:t>
      </w:r>
      <w:proofErr w:type="gramEnd"/>
      <w:r w:rsidR="00CD77D8" w:rsidRPr="00CD77D8">
        <w:rPr>
          <w:color w:val="00B050"/>
        </w:rPr>
        <w:t xml:space="preserve"> the</w:t>
      </w:r>
      <w:r w:rsidR="00CD77D8" w:rsidRPr="00CD77D8">
        <w:rPr>
          <w:color w:val="00B050"/>
        </w:rPr>
        <w:t xml:space="preserve"> </w:t>
      </w:r>
      <w:r w:rsidR="00CD77D8" w:rsidRPr="00CD77D8">
        <w:rPr>
          <w:color w:val="00B050"/>
        </w:rPr>
        <w:t>query track and therefore very small genre diversity has resulted</w:t>
      </w:r>
      <w:r w:rsidR="00CD77D8" w:rsidRPr="00CD77D8">
        <w:rPr>
          <w:color w:val="00B050"/>
        </w:rPr>
        <w:t>.</w:t>
      </w:r>
    </w:p>
    <w:p w14:paraId="296E902F" w14:textId="77777777" w:rsidR="00A10431" w:rsidRDefault="00A10431" w:rsidP="00480ED3">
      <w:pPr>
        <w:keepNext/>
        <w:spacing w:line="240" w:lineRule="auto"/>
        <w:jc w:val="left"/>
      </w:pPr>
    </w:p>
    <w:p w14:paraId="7B66DD70" w14:textId="77777777" w:rsidR="00A10431" w:rsidRDefault="00A10431" w:rsidP="00480ED3">
      <w:pPr>
        <w:keepNext/>
        <w:spacing w:line="240" w:lineRule="auto"/>
        <w:jc w:val="left"/>
      </w:pPr>
    </w:p>
    <w:p w14:paraId="4A9D37DB" w14:textId="7E6BCBAF" w:rsidR="0081514A" w:rsidRPr="00A72853" w:rsidRDefault="008F5A27" w:rsidP="00A72853">
      <w:pPr>
        <w:spacing w:line="240" w:lineRule="auto"/>
        <w:rPr>
          <w:rFonts w:cs="Linux Libertine"/>
          <w:b/>
          <w:sz w:val="22"/>
        </w:rPr>
      </w:pPr>
      <w:r w:rsidRPr="00A72853">
        <w:rPr>
          <w:rFonts w:cs="Linux Libertine"/>
          <w:b/>
          <w:sz w:val="22"/>
        </w:rPr>
        <w:t>6.3 Genre Coverage</w:t>
      </w:r>
      <w:r w:rsidR="0081514A" w:rsidRPr="00A72853">
        <w:rPr>
          <w:rFonts w:cs="Linux Libertine"/>
          <w:b/>
          <w:sz w:val="22"/>
        </w:rPr>
        <w:t>@10</w:t>
      </w:r>
    </w:p>
    <w:p w14:paraId="67B8ED67" w14:textId="27DF5B39" w:rsidR="00210083" w:rsidRPr="00210083" w:rsidRDefault="0081514A" w:rsidP="000F4A95">
      <w:pPr>
        <w:spacing w:line="240" w:lineRule="auto"/>
        <w:rPr>
          <w:color w:val="00B050"/>
        </w:rPr>
      </w:pPr>
      <w:r w:rsidRPr="00210083">
        <w:rPr>
          <w:color w:val="00B050"/>
        </w:rPr>
        <w:t xml:space="preserve">The next result section was concerned with the genre coverage@10 score. As mentioned in the methodology section, genre coverage </w:t>
      </w:r>
      <w:r w:rsidR="00037F92" w:rsidRPr="00210083">
        <w:rPr>
          <w:color w:val="00B050"/>
        </w:rPr>
        <w:t xml:space="preserve">assesses the proportion of unique genres covered in the retrieved list. Therefore, a higher genre coverage@10 score indicates a more diverse retrieved list. As can be seen from table 1, </w:t>
      </w:r>
      <w:r w:rsidR="00210083" w:rsidRPr="00210083">
        <w:rPr>
          <w:color w:val="00B050"/>
        </w:rPr>
        <w:t>the highest genre coverage@10 score could be obtained with the audio-based retrieval system using the “</w:t>
      </w:r>
      <w:proofErr w:type="spellStart"/>
      <w:r w:rsidR="00210083" w:rsidRPr="00210083">
        <w:rPr>
          <w:color w:val="00B050"/>
        </w:rPr>
        <w:t>musicnn</w:t>
      </w:r>
      <w:proofErr w:type="spellEnd"/>
      <w:r w:rsidR="00210083" w:rsidRPr="00210083">
        <w:rPr>
          <w:color w:val="00B050"/>
        </w:rPr>
        <w:t>” representation. Considering all implemented systems, the genre coverage only differs slightly. It ranges between 0.0343 and 0.0383. The lowest score was obtained using the text-based “</w:t>
      </w:r>
      <w:proofErr w:type="spellStart"/>
      <w:r w:rsidR="00210083" w:rsidRPr="00210083">
        <w:rPr>
          <w:color w:val="00B050"/>
        </w:rPr>
        <w:t>bert</w:t>
      </w:r>
      <w:proofErr w:type="spellEnd"/>
      <w:r w:rsidR="00210083" w:rsidRPr="00210083">
        <w:rPr>
          <w:color w:val="00B050"/>
        </w:rPr>
        <w:t>” representation.</w:t>
      </w:r>
    </w:p>
    <w:p w14:paraId="191E09DB" w14:textId="77777777" w:rsidR="00210083" w:rsidRDefault="00210083" w:rsidP="000F4A95">
      <w:pPr>
        <w:spacing w:line="240" w:lineRule="auto"/>
        <w:rPr>
          <w:color w:val="00B050"/>
        </w:rPr>
      </w:pPr>
    </w:p>
    <w:p w14:paraId="480C3E96" w14:textId="77777777" w:rsidR="00040748" w:rsidRDefault="00040748" w:rsidP="000F4A95">
      <w:pPr>
        <w:spacing w:line="240" w:lineRule="auto"/>
        <w:rPr>
          <w:color w:val="00B050"/>
        </w:rPr>
      </w:pPr>
    </w:p>
    <w:p w14:paraId="10D5970F" w14:textId="77777777" w:rsidR="00040748" w:rsidRPr="00210083" w:rsidRDefault="00040748" w:rsidP="000F4A95">
      <w:pPr>
        <w:spacing w:line="240" w:lineRule="auto"/>
        <w:rPr>
          <w:color w:val="00B050"/>
        </w:rPr>
      </w:pPr>
    </w:p>
    <w:p w14:paraId="485DBB33" w14:textId="21B14D8A" w:rsidR="00E20BD4" w:rsidRPr="00A72853" w:rsidRDefault="00E20BD4" w:rsidP="00A72853">
      <w:pPr>
        <w:spacing w:line="240" w:lineRule="auto"/>
        <w:rPr>
          <w:rFonts w:cs="Linux Libertine"/>
          <w:b/>
          <w:sz w:val="22"/>
        </w:rPr>
      </w:pPr>
      <w:r w:rsidRPr="00A72853">
        <w:rPr>
          <w:rFonts w:cs="Linux Libertine"/>
          <w:b/>
          <w:sz w:val="22"/>
        </w:rPr>
        <w:t>6.4 nDCG@10</w:t>
      </w:r>
    </w:p>
    <w:p w14:paraId="521D1613" w14:textId="77777777" w:rsidR="009F7EA7"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xml:space="preserve">. As mentioned in the methodology section, a larger nDCG@10 score indicates a better performance of the retrieval system as the lists obtained from the results are more </w:t>
      </w:r>
      <w:proofErr w:type="gramStart"/>
      <w:r w:rsidR="00AE6B36">
        <w:t>similar to</w:t>
      </w:r>
      <w:proofErr w:type="gramEnd"/>
      <w:r w:rsidR="00AE6B36">
        <w:t xml:space="preserve"> their ideal counterparts when ranking is taken into account. </w:t>
      </w:r>
    </w:p>
    <w:p w14:paraId="229F00B4" w14:textId="77777777" w:rsidR="009F7EA7" w:rsidRDefault="009F7EA7" w:rsidP="004B6630">
      <w:pPr>
        <w:spacing w:line="240" w:lineRule="auto"/>
      </w:pPr>
    </w:p>
    <w:p w14:paraId="2FC389D9" w14:textId="66F3E6B6" w:rsidR="009F7EA7" w:rsidRPr="009F7EA7" w:rsidRDefault="009F7EA7" w:rsidP="004B6630">
      <w:pPr>
        <w:spacing w:line="240" w:lineRule="auto"/>
        <w:rPr>
          <w:color w:val="FF0000"/>
        </w:rPr>
      </w:pPr>
      <w:r>
        <w:rPr>
          <w:color w:val="FF0000"/>
        </w:rPr>
        <w:t xml:space="preserve">TODO Li: Add short evaluation of </w:t>
      </w:r>
      <w:proofErr w:type="spellStart"/>
      <w:r>
        <w:rPr>
          <w:color w:val="FF0000"/>
        </w:rPr>
        <w:t>nDCG</w:t>
      </w:r>
      <w:proofErr w:type="spellEnd"/>
      <w:r>
        <w:rPr>
          <w:color w:val="FF0000"/>
        </w:rPr>
        <w:t xml:space="preserve"> over all possible </w:t>
      </w:r>
      <w:proofErr w:type="gramStart"/>
      <w:r>
        <w:rPr>
          <w:color w:val="FF0000"/>
        </w:rPr>
        <w:t>query  tracks</w:t>
      </w:r>
      <w:proofErr w:type="gramEnd"/>
      <w:r>
        <w:rPr>
          <w:color w:val="FF0000"/>
        </w:rPr>
        <w:t>!</w:t>
      </w:r>
    </w:p>
    <w:p w14:paraId="192E24FC" w14:textId="77777777" w:rsidR="009F7EA7" w:rsidRDefault="009F7EA7" w:rsidP="004B6630">
      <w:pPr>
        <w:spacing w:line="240" w:lineRule="auto"/>
      </w:pPr>
    </w:p>
    <w:p w14:paraId="498D8759" w14:textId="3B548FF0" w:rsidR="009F7EA7" w:rsidRPr="00E9548F" w:rsidRDefault="009F7EA7" w:rsidP="009F7EA7">
      <w:pPr>
        <w:pStyle w:val="AbsHead"/>
        <w:numPr>
          <w:ilvl w:val="0"/>
          <w:numId w:val="34"/>
        </w:numPr>
        <w:rPr>
          <w:color w:val="00B050"/>
        </w:rPr>
      </w:pPr>
      <w:r w:rsidRPr="00E9548F">
        <w:rPr>
          <w:color w:val="00B050"/>
        </w:rPr>
        <w:t>Conclusion</w:t>
      </w:r>
    </w:p>
    <w:p w14:paraId="6FFAA460" w14:textId="56284157" w:rsidR="009F7EA7" w:rsidRPr="00E9548F" w:rsidRDefault="00CD77D8" w:rsidP="00CD77D8">
      <w:pPr>
        <w:rPr>
          <w:color w:val="00B050"/>
          <w:lang w:val="en-GB"/>
        </w:rPr>
      </w:pPr>
      <w:r w:rsidRPr="00E9548F">
        <w:rPr>
          <w:color w:val="00B050"/>
          <w:lang w:val="en-GB"/>
        </w:rPr>
        <w:t xml:space="preserve">The results of the evaluation metrics show that the retrieval system using the </w:t>
      </w:r>
      <w:proofErr w:type="spellStart"/>
      <w:r w:rsidRPr="00E9548F">
        <w:rPr>
          <w:color w:val="00B050"/>
          <w:lang w:val="en-GB"/>
        </w:rPr>
        <w:t>musicnn</w:t>
      </w:r>
      <w:proofErr w:type="spellEnd"/>
      <w:r w:rsidRPr="00E9548F">
        <w:rPr>
          <w:color w:val="00B050"/>
          <w:lang w:val="en-GB"/>
        </w:rPr>
        <w:t xml:space="preserve"> dataset which includes features created with the help of deep neural networks</w:t>
      </w:r>
      <w:r w:rsidRPr="00E9548F">
        <w:rPr>
          <w:color w:val="00B050"/>
          <w:lang w:val="en-GB"/>
        </w:rPr>
        <w:t xml:space="preserve"> in </w:t>
      </w:r>
      <w:r w:rsidRPr="00E9548F">
        <w:rPr>
          <w:color w:val="00B050"/>
          <w:lang w:val="en-GB"/>
        </w:rPr>
        <w:t>combination with cosine similarity achieved the best score for all metrics.</w:t>
      </w:r>
      <w:r w:rsidRPr="00E9548F">
        <w:rPr>
          <w:color w:val="00B050"/>
          <w:lang w:val="en-GB"/>
        </w:rPr>
        <w:t xml:space="preserve"> </w:t>
      </w:r>
    </w:p>
    <w:p w14:paraId="73272290" w14:textId="77777777" w:rsidR="009F7EA7" w:rsidRPr="00E9548F" w:rsidRDefault="009F7EA7" w:rsidP="004B6630">
      <w:pPr>
        <w:spacing w:line="240" w:lineRule="auto"/>
        <w:rPr>
          <w:color w:val="00B050"/>
        </w:rPr>
      </w:pPr>
    </w:p>
    <w:p w14:paraId="7498D22C" w14:textId="28A9B137" w:rsidR="00CD77D8" w:rsidRPr="00E9548F" w:rsidRDefault="00CD77D8" w:rsidP="00CD77D8">
      <w:pPr>
        <w:rPr>
          <w:color w:val="00B050"/>
          <w:lang w:val="en-GB"/>
        </w:rPr>
      </w:pPr>
      <w:r w:rsidRPr="00E9548F">
        <w:rPr>
          <w:color w:val="00B050"/>
          <w:lang w:val="en-GB"/>
        </w:rPr>
        <w:t xml:space="preserve">We already expected that one of the audio-based representations would perform best in terms of precision and recall, as these metrics are measured against the same genres and </w:t>
      </w:r>
      <w:r w:rsidRPr="00E9548F">
        <w:rPr>
          <w:color w:val="00B050"/>
          <w:lang w:val="en-GB"/>
        </w:rPr>
        <w:t>usually</w:t>
      </w:r>
      <w:r w:rsidRPr="00E9548F">
        <w:rPr>
          <w:color w:val="00B050"/>
          <w:lang w:val="en-GB"/>
        </w:rPr>
        <w:t xml:space="preserve"> the assignment to music genres is not based on text or </w:t>
      </w:r>
      <w:r w:rsidRPr="00E9548F">
        <w:rPr>
          <w:color w:val="00B050"/>
          <w:lang w:val="en-GB"/>
        </w:rPr>
        <w:t>music video</w:t>
      </w:r>
      <w:r w:rsidRPr="00E9548F">
        <w:rPr>
          <w:color w:val="00B050"/>
          <w:lang w:val="en-GB"/>
        </w:rPr>
        <w:t xml:space="preserve"> features but on audio features.</w:t>
      </w:r>
      <w:r w:rsidR="00E9548F" w:rsidRPr="00E9548F">
        <w:rPr>
          <w:color w:val="00B050"/>
          <w:lang w:val="en-GB"/>
        </w:rPr>
        <w:t xml:space="preserve"> We also note that combining the best performing audio feature with a textual feature using an early fusion technique lowered precision and recall immensely. </w:t>
      </w:r>
    </w:p>
    <w:p w14:paraId="41FDEC69" w14:textId="77777777" w:rsidR="009F7EA7" w:rsidRDefault="009F7EA7" w:rsidP="004B6630">
      <w:pPr>
        <w:spacing w:line="240" w:lineRule="auto"/>
      </w:pPr>
    </w:p>
    <w:p w14:paraId="4D3E441B" w14:textId="4BC5EDD5" w:rsidR="00CD77D8" w:rsidRDefault="00CD77D8" w:rsidP="004B6630">
      <w:pPr>
        <w:spacing w:line="240" w:lineRule="auto"/>
      </w:pPr>
    </w:p>
    <w:p w14:paraId="2B338008" w14:textId="77777777" w:rsidR="00CD77D8" w:rsidRDefault="00CD77D8" w:rsidP="004B6630">
      <w:pPr>
        <w:spacing w:line="240" w:lineRule="auto"/>
      </w:pPr>
    </w:p>
    <w:p w14:paraId="73606B0F" w14:textId="77777777" w:rsidR="00CD77D8" w:rsidRDefault="00CD77D8" w:rsidP="004B6630">
      <w:pPr>
        <w:spacing w:line="240" w:lineRule="auto"/>
      </w:pPr>
    </w:p>
    <w:p w14:paraId="14920A5F" w14:textId="48EABC14" w:rsidR="00FE7295" w:rsidRPr="004B6630" w:rsidRDefault="004B6630" w:rsidP="004B6630">
      <w:pPr>
        <w:spacing w:line="240" w:lineRule="auto"/>
        <w:rPr>
          <w:rFonts w:ascii="Microsoft YaHei" w:eastAsia="Microsoft YaHei" w:hAnsi="Microsoft YaHei" w:cs="Microsoft YaHei"/>
          <w:lang w:eastAsia="zh-CN"/>
        </w:rPr>
        <w:sectPr w:rsidR="00FE7295" w:rsidRPr="004B6630" w:rsidSect="00C86257">
          <w:endnotePr>
            <w:numFmt w:val="decimal"/>
          </w:endnotePr>
          <w:type w:val="continuous"/>
          <w:pgSz w:w="12240" w:h="15840" w:code="9"/>
          <w:pgMar w:top="1500" w:right="1080" w:bottom="1600" w:left="1080" w:header="1080" w:footer="1080" w:gutter="0"/>
          <w:pgNumType w:start="1"/>
          <w:cols w:num="2" w:space="480"/>
          <w:titlePg/>
          <w:docGrid w:linePitch="360"/>
        </w:sectPr>
      </w:pPr>
      <w:r>
        <w:t xml:space="preserve">   </w:t>
      </w:r>
      <w:r>
        <w:rPr>
          <w:rFonts w:hint="eastAsia"/>
          <w:lang w:eastAsia="zh-CN"/>
        </w:rPr>
        <w:t xml:space="preserve"> </w:t>
      </w:r>
      <w:r>
        <w:rPr>
          <w:lang w:eastAsia="zh-CN"/>
        </w:rPr>
        <w:t xml:space="preserve">   </w:t>
      </w:r>
    </w:p>
    <w:p w14:paraId="6AE537DC" w14:textId="77777777" w:rsidR="00B33E38" w:rsidRPr="00B33E38" w:rsidRDefault="00B33E38" w:rsidP="00B33E38">
      <w:pPr>
        <w:pStyle w:val="StandardWeb"/>
        <w:spacing w:before="0" w:beforeAutospacing="0" w:after="0" w:afterAutospacing="0" w:line="240" w:lineRule="auto"/>
        <w:textAlignment w:val="baseline"/>
        <w:rPr>
          <w:rFonts w:ascii="Arial" w:hAnsi="Arial" w:cs="Arial"/>
          <w:color w:val="C00000"/>
          <w:sz w:val="22"/>
        </w:rPr>
      </w:pPr>
      <w:r w:rsidRPr="00B33E38">
        <w:rPr>
          <w:rFonts w:ascii="Arial" w:hAnsi="Arial" w:cs="Arial"/>
          <w:color w:val="C00000"/>
          <w:sz w:val="22"/>
        </w:rPr>
        <w:lastRenderedPageBreak/>
        <w:t xml:space="preserve">The tables in the appendix are way too large. Consider using a tabular environment in </w:t>
      </w:r>
      <w:proofErr w:type="gramStart"/>
      <w:r w:rsidRPr="00B33E38">
        <w:rPr>
          <w:rFonts w:ascii="Arial" w:hAnsi="Arial" w:cs="Arial"/>
          <w:color w:val="C00000"/>
          <w:sz w:val="22"/>
        </w:rPr>
        <w:t>LaTeX</w:t>
      </w:r>
      <w:proofErr w:type="gramEnd"/>
    </w:p>
    <w:p w14:paraId="11B2C3C3" w14:textId="77777777" w:rsidR="00011AC3" w:rsidRDefault="00011AC3" w:rsidP="00426F2C">
      <w:pPr>
        <w:spacing w:line="240" w:lineRule="auto"/>
        <w:jc w:val="left"/>
      </w:pPr>
    </w:p>
    <w:p w14:paraId="46AFC57B" w14:textId="72D06149" w:rsidR="00277EBD" w:rsidRDefault="0042255E" w:rsidP="00210083">
      <w:pPr>
        <w:pStyle w:val="AckHead"/>
      </w:pPr>
      <w:r>
        <w:t>Results</w:t>
      </w:r>
      <w:r w:rsidR="00834932">
        <w:t xml:space="preserve"> (rounded to 5 digits)</w:t>
      </w:r>
    </w:p>
    <w:p w14:paraId="31AE9F82" w14:textId="3751404E" w:rsidR="00DD2357" w:rsidRDefault="00DD2357" w:rsidP="00210083">
      <w:pPr>
        <w:pStyle w:val="AckHead"/>
      </w:pPr>
      <w:r>
        <w:t>Query Track</w:t>
      </w:r>
      <w:r w:rsidR="00F45E82">
        <w:t xml:space="preserve"> </w:t>
      </w:r>
      <w:r>
        <w:t xml:space="preserve">1: Love Me by </w:t>
      </w:r>
      <w:proofErr w:type="gramStart"/>
      <w:r>
        <w:t>The</w:t>
      </w:r>
      <w:proofErr w:type="gramEnd"/>
      <w:r>
        <w:t xml:space="preserve"> 1975</w:t>
      </w:r>
    </w:p>
    <w:p w14:paraId="6E0D5E86" w14:textId="4FF50889" w:rsidR="0042255E" w:rsidRPr="0042255E" w:rsidRDefault="0042255E" w:rsidP="00E17C6F">
      <w:pPr>
        <w:pStyle w:val="Beschriftung"/>
      </w:pPr>
      <w:bookmarkStart w:id="0" w:name="_Toc153276164"/>
      <w:bookmarkStart w:id="1"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0"/>
      <w:bookmarkEnd w:id="1"/>
    </w:p>
    <w:tbl>
      <w:tblPr>
        <w:tblStyle w:val="EinfacheTabel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Vorformatiert"/>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210083">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17C6F">
      <w:pPr>
        <w:pStyle w:val="Beschriftung"/>
      </w:pPr>
      <w:bookmarkStart w:id="2" w:name="_Toc153276165"/>
      <w:bookmarkStart w:id="3"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2"/>
      <w:bookmarkEnd w:id="3"/>
    </w:p>
    <w:tbl>
      <w:tblPr>
        <w:tblStyle w:val="EinfacheTabel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210083">
      <w:pPr>
        <w:pStyle w:val="AckHead"/>
      </w:pPr>
      <w:r>
        <w:lastRenderedPageBreak/>
        <w:t xml:space="preserve">Query Track </w:t>
      </w:r>
      <w:proofErr w:type="gramStart"/>
      <w:r>
        <w:t>3 :</w:t>
      </w:r>
      <w:proofErr w:type="gramEnd"/>
      <w:r>
        <w:t xml:space="preserve"> Every Christmas by Kelly Clarkson</w:t>
      </w:r>
    </w:p>
    <w:p w14:paraId="42FC9C95" w14:textId="77777777" w:rsidR="00F45E82" w:rsidRDefault="00F45E82" w:rsidP="00426F2C">
      <w:pPr>
        <w:spacing w:line="240" w:lineRule="auto"/>
        <w:jc w:val="left"/>
      </w:pPr>
    </w:p>
    <w:p w14:paraId="3FA4F116" w14:textId="379F198F" w:rsidR="0042255E" w:rsidRDefault="0042255E" w:rsidP="00E17C6F">
      <w:pPr>
        <w:pStyle w:val="Beschriftung"/>
      </w:pPr>
      <w:bookmarkStart w:id="4" w:name="_Toc153276166"/>
      <w:bookmarkStart w:id="5"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4"/>
      <w:bookmarkEnd w:id="5"/>
    </w:p>
    <w:tbl>
      <w:tblPr>
        <w:tblStyle w:val="EinfacheTabel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C862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210083">
      <w:pPr>
        <w:pStyle w:val="AckHead"/>
      </w:pPr>
      <w:r>
        <w:lastRenderedPageBreak/>
        <w:t>7. Tables</w:t>
      </w:r>
    </w:p>
    <w:p w14:paraId="0CB026FC" w14:textId="2DD2D851"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Hyperlink"/>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Hyperlink"/>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210083">
      <w:pPr>
        <w:pStyle w:val="AckHead"/>
      </w:pPr>
      <w:r>
        <w:fldChar w:fldCharType="end"/>
      </w:r>
      <w:r>
        <w:t>8. Figures</w:t>
      </w:r>
    </w:p>
    <w:p w14:paraId="12C6BBBD" w14:textId="27F14F1F" w:rsidR="00E827B4"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6848609" w:history="1">
        <w:r w:rsidR="00E827B4" w:rsidRPr="0090712B">
          <w:rPr>
            <w:rStyle w:val="Hyperlink"/>
            <w:noProof/>
          </w:rPr>
          <w:t>Figure 1: Precision-Recall Curve Track1</w:t>
        </w:r>
        <w:r w:rsidR="00E827B4">
          <w:rPr>
            <w:noProof/>
            <w:webHidden/>
          </w:rPr>
          <w:tab/>
        </w:r>
        <w:r w:rsidR="00E827B4">
          <w:rPr>
            <w:noProof/>
            <w:webHidden/>
          </w:rPr>
          <w:fldChar w:fldCharType="begin"/>
        </w:r>
        <w:r w:rsidR="00E827B4">
          <w:rPr>
            <w:noProof/>
            <w:webHidden/>
          </w:rPr>
          <w:instrText xml:space="preserve"> PAGEREF _Toc156848609 \h </w:instrText>
        </w:r>
        <w:r w:rsidR="00E827B4">
          <w:rPr>
            <w:noProof/>
            <w:webHidden/>
          </w:rPr>
        </w:r>
        <w:r w:rsidR="00E827B4">
          <w:rPr>
            <w:noProof/>
            <w:webHidden/>
          </w:rPr>
          <w:fldChar w:fldCharType="separate"/>
        </w:r>
        <w:r w:rsidR="00E827B4">
          <w:rPr>
            <w:noProof/>
            <w:webHidden/>
          </w:rPr>
          <w:t>4</w:t>
        </w:r>
        <w:r w:rsidR="00E827B4">
          <w:rPr>
            <w:noProof/>
            <w:webHidden/>
          </w:rPr>
          <w:fldChar w:fldCharType="end"/>
        </w:r>
      </w:hyperlink>
    </w:p>
    <w:p w14:paraId="77D1229B" w14:textId="6D1D0505" w:rsidR="00011AC3" w:rsidRDefault="004F5F17" w:rsidP="00210083">
      <w:pPr>
        <w:pStyle w:val="AckHead"/>
      </w:pPr>
      <w:r>
        <w:fldChar w:fldCharType="end"/>
      </w:r>
      <w:r>
        <w:t>9</w:t>
      </w:r>
      <w:r w:rsidR="00011AC3" w:rsidRPr="0042255E">
        <w:t>. REFERENCES</w:t>
      </w:r>
    </w:p>
    <w:p w14:paraId="7CE45631" w14:textId="77777777" w:rsidR="00F02F3C" w:rsidRPr="00F02F3C" w:rsidRDefault="006E0684" w:rsidP="00F02F3C">
      <w:pPr>
        <w:pStyle w:val="Literaturverzeichnis"/>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F02F3C" w:rsidRPr="00F02F3C">
        <w:rPr>
          <w:rFonts w:cs="Linux Libertine"/>
        </w:rPr>
        <w:t>[1]</w:t>
      </w:r>
      <w:r w:rsidR="00F02F3C" w:rsidRPr="00F02F3C">
        <w:rPr>
          <w:rFonts w:cs="Linux Libertine"/>
        </w:rPr>
        <w:tab/>
        <w:t>Moscati, M., Parada-Cabaleiro, E., Deldjoo, Y., Zangerle, E., &amp; Schedl, M., „Music4All-Onion“, doi: 10.5281/zenodo.6609677.</w:t>
      </w:r>
    </w:p>
    <w:p w14:paraId="5ECB8AC3" w14:textId="77777777" w:rsidR="00F02F3C" w:rsidRPr="00F02F3C" w:rsidRDefault="00F02F3C" w:rsidP="00F02F3C">
      <w:pPr>
        <w:pStyle w:val="Literaturverzeichnis"/>
        <w:rPr>
          <w:rFonts w:cs="Linux Libertine"/>
          <w:lang w:val="de-DE"/>
        </w:rPr>
      </w:pPr>
      <w:r w:rsidRPr="00F02F3C">
        <w:rPr>
          <w:rFonts w:cs="Linux Libertine"/>
        </w:rPr>
        <w:t>[2]</w:t>
      </w:r>
      <w:r w:rsidRPr="00F02F3C">
        <w:rPr>
          <w:rFonts w:cs="Linux Libertine"/>
        </w:rPr>
        <w:tab/>
        <w:t xml:space="preserve">J. Devlin, M.-W. Chang, K. Lee, und K. Toutanova, „BERT: Pre-training of Deep Bidirectional Transformers for Language Understanding“. arXiv, 24. </w:t>
      </w:r>
      <w:r w:rsidRPr="00F02F3C">
        <w:rPr>
          <w:rFonts w:cs="Linux Libertine"/>
          <w:lang w:val="de-DE"/>
        </w:rPr>
        <w:t>Mai 2019. Zugegriffen: 16. Januar 2024. [Online]. Verfügbar unter: http://arxiv.org/abs/1810.04805</w:t>
      </w:r>
    </w:p>
    <w:p w14:paraId="41974982" w14:textId="77777777" w:rsidR="00F02F3C" w:rsidRPr="00F02F3C" w:rsidRDefault="00F02F3C" w:rsidP="00F02F3C">
      <w:pPr>
        <w:pStyle w:val="Literaturverzeichnis"/>
        <w:rPr>
          <w:rFonts w:cs="Linux Libertine"/>
          <w:lang w:val="de-DE"/>
        </w:rPr>
      </w:pPr>
      <w:r w:rsidRPr="00F02F3C">
        <w:rPr>
          <w:rFonts w:cs="Linux Libertine"/>
        </w:rPr>
        <w:t>[3]</w:t>
      </w:r>
      <w:r w:rsidRPr="00F02F3C">
        <w:rPr>
          <w:rFonts w:cs="Linux Libertine"/>
        </w:rPr>
        <w:tab/>
        <w:t xml:space="preserve">V. Jayaswal, „Text Vectorization: Term Frequency — Inverse Document Frequency (TFIDF)“, Medium. </w:t>
      </w:r>
      <w:r w:rsidRPr="00F02F3C">
        <w:rPr>
          <w:rFonts w:cs="Linux Libertine"/>
          <w:lang w:val="de-DE"/>
        </w:rPr>
        <w:t>Zugegriffen: 16. Januar 2024. [Online]. Verfügbar unter: https://towardsdatascience.com/text-vectorization-term-frequency-inverse-document-frequency-tfidf-5a3f9604da6d</w:t>
      </w:r>
    </w:p>
    <w:p w14:paraId="63EBE4EE" w14:textId="77777777" w:rsidR="00F02F3C" w:rsidRPr="00F02F3C" w:rsidRDefault="00F02F3C" w:rsidP="00F02F3C">
      <w:pPr>
        <w:pStyle w:val="Literaturverzeichnis"/>
        <w:rPr>
          <w:rFonts w:cs="Linux Libertine"/>
          <w:lang w:val="de-DE"/>
        </w:rPr>
      </w:pPr>
      <w:r w:rsidRPr="00F02F3C">
        <w:rPr>
          <w:rFonts w:cs="Linux Libertine"/>
        </w:rPr>
        <w:t>[4]</w:t>
      </w:r>
      <w:r w:rsidRPr="00F02F3C">
        <w:rPr>
          <w:rFonts w:cs="Linux Libertine"/>
        </w:rPr>
        <w:tab/>
        <w:t xml:space="preserve">D. Karani, „Introduction to Word Embedding and Word2Vec“, Medium. </w:t>
      </w:r>
      <w:r w:rsidRPr="00F02F3C">
        <w:rPr>
          <w:rFonts w:cs="Linux Libertine"/>
          <w:lang w:val="de-DE"/>
        </w:rPr>
        <w:t>Zugegriffen: 16. Januar 2024. [Online]. Verfügbar unter: https://towardsdatascience.com/introduction-to-word-embedding-and-word2vec-652d0c2060fa</w:t>
      </w:r>
    </w:p>
    <w:p w14:paraId="6BBA5D18" w14:textId="77777777" w:rsidR="00F02F3C" w:rsidRPr="00F02F3C" w:rsidRDefault="00F02F3C" w:rsidP="00F02F3C">
      <w:pPr>
        <w:pStyle w:val="Literaturverzeichnis"/>
        <w:rPr>
          <w:rFonts w:cs="Linux Libertine"/>
        </w:rPr>
      </w:pPr>
      <w:r w:rsidRPr="00F02F3C">
        <w:rPr>
          <w:rFonts w:cs="Linux Libertine"/>
        </w:rPr>
        <w:t>[5]</w:t>
      </w:r>
      <w:r w:rsidRPr="00F02F3C">
        <w:rPr>
          <w:rFonts w:cs="Linux Libertine"/>
        </w:rPr>
        <w:tab/>
        <w:t>K. Seyerlehner, G. Widmer, M. Schedl, und P. Knees, „Automatic Music Tag Classification Based On Block-Level Features“, Juli 2010, doi: 10.5281/ZENODO.849724.</w:t>
      </w:r>
    </w:p>
    <w:p w14:paraId="67924B5E" w14:textId="77777777" w:rsidR="00F02F3C" w:rsidRPr="00F02F3C" w:rsidRDefault="00F02F3C" w:rsidP="00F02F3C">
      <w:pPr>
        <w:pStyle w:val="Literaturverzeichnis"/>
        <w:rPr>
          <w:rFonts w:cs="Linux Libertine"/>
        </w:rPr>
      </w:pPr>
      <w:r w:rsidRPr="00F02F3C">
        <w:rPr>
          <w:rFonts w:cs="Linux Libertine"/>
        </w:rPr>
        <w:t>[6]</w:t>
      </w:r>
      <w:r w:rsidRPr="00F02F3C">
        <w:rPr>
          <w:rFonts w:cs="Linux Libertine"/>
        </w:rPr>
        <w:tab/>
        <w:t xml:space="preserve">H. Eghbal-Zadeh, B. Lehner, M. Schedl, und G. Widmer, „I-Vectors for Timbre-Based Music Similarity and Music Artist Classification.“, in </w:t>
      </w:r>
      <w:r w:rsidRPr="00F02F3C">
        <w:rPr>
          <w:rFonts w:cs="Linux Libertine"/>
          <w:i/>
          <w:iCs/>
        </w:rPr>
        <w:t>ISMIR</w:t>
      </w:r>
      <w:r w:rsidRPr="00F02F3C">
        <w:rPr>
          <w:rFonts w:cs="Linux Libertine"/>
        </w:rPr>
        <w:t>, 2015, S. 554–560.</w:t>
      </w:r>
    </w:p>
    <w:p w14:paraId="7262337B" w14:textId="77777777" w:rsidR="00F02F3C" w:rsidRPr="00F02F3C" w:rsidRDefault="00F02F3C" w:rsidP="00F02F3C">
      <w:pPr>
        <w:pStyle w:val="Literaturverzeichnis"/>
        <w:rPr>
          <w:rFonts w:cs="Linux Libertine"/>
        </w:rPr>
      </w:pPr>
      <w:r w:rsidRPr="00F02F3C">
        <w:rPr>
          <w:rFonts w:cs="Linux Libertine"/>
        </w:rPr>
        <w:t>[7]</w:t>
      </w:r>
      <w:r w:rsidRPr="00F02F3C">
        <w:rPr>
          <w:rFonts w:cs="Linux Libertine"/>
        </w:rPr>
        <w:tab/>
        <w:t xml:space="preserve">B. Logan, „Mel frequency cepstral coefficients for music modeling.“, in </w:t>
      </w:r>
      <w:r w:rsidRPr="00F02F3C">
        <w:rPr>
          <w:rFonts w:cs="Linux Libertine"/>
          <w:i/>
          <w:iCs/>
        </w:rPr>
        <w:t>Ismir</w:t>
      </w:r>
      <w:r w:rsidRPr="00F02F3C">
        <w:rPr>
          <w:rFonts w:cs="Linux Libertine"/>
        </w:rPr>
        <w:t>, Plymouth, MA, 2000, S. 11.</w:t>
      </w:r>
    </w:p>
    <w:p w14:paraId="3C5DE9D3" w14:textId="77777777" w:rsidR="00F02F3C" w:rsidRPr="00F02F3C" w:rsidRDefault="00F02F3C" w:rsidP="00F02F3C">
      <w:pPr>
        <w:pStyle w:val="Literaturverzeichnis"/>
        <w:rPr>
          <w:rFonts w:cs="Linux Libertine"/>
          <w:lang w:val="de-DE"/>
        </w:rPr>
      </w:pPr>
      <w:r w:rsidRPr="00F02F3C">
        <w:rPr>
          <w:rFonts w:cs="Linux Libertine"/>
        </w:rPr>
        <w:t>[8]</w:t>
      </w:r>
      <w:r w:rsidRPr="00F02F3C">
        <w:rPr>
          <w:rFonts w:cs="Linux Libertine"/>
        </w:rPr>
        <w:tab/>
        <w:t xml:space="preserve">K. Simonyan und A. Zisserman, „Very Deep Convolutional Networks for Large-Scale Image Recognition“. arXiv, 10. </w:t>
      </w:r>
      <w:r w:rsidRPr="00F02F3C">
        <w:rPr>
          <w:rFonts w:cs="Linux Libertine"/>
          <w:lang w:val="de-DE"/>
        </w:rPr>
        <w:t>April 2015. Zugegriffen: 16. Januar 2024. [Online]. Verfügbar unter: http://arxiv.org/abs/1409.1556</w:t>
      </w:r>
    </w:p>
    <w:p w14:paraId="79E00C1B" w14:textId="77777777" w:rsidR="00F02F3C" w:rsidRPr="00F02F3C" w:rsidRDefault="00F02F3C" w:rsidP="00F02F3C">
      <w:pPr>
        <w:pStyle w:val="Literaturverzeichnis"/>
        <w:rPr>
          <w:rFonts w:cs="Linux Libertine"/>
        </w:rPr>
      </w:pPr>
      <w:r w:rsidRPr="00F02F3C">
        <w:rPr>
          <w:rFonts w:cs="Linux Libertine"/>
        </w:rPr>
        <w:t>[9]</w:t>
      </w:r>
      <w:r w:rsidRPr="00F02F3C">
        <w:rPr>
          <w:rFonts w:cs="Linux Libertine"/>
        </w:rPr>
        <w:tab/>
        <w:t xml:space="preserve">F. Rahutomo, T. Kitasuka, und M. Aritsugi, „Semantic cosine similarity“, in </w:t>
      </w:r>
      <w:r w:rsidRPr="00F02F3C">
        <w:rPr>
          <w:rFonts w:cs="Linux Libertine"/>
          <w:i/>
          <w:iCs/>
        </w:rPr>
        <w:t>The 7th international student conference on advanced science and technology ICAST</w:t>
      </w:r>
      <w:r w:rsidRPr="00F02F3C">
        <w:rPr>
          <w:rFonts w:cs="Linux Libertine"/>
        </w:rPr>
        <w:t>, 2012, S. 1.</w:t>
      </w:r>
    </w:p>
    <w:p w14:paraId="233D5A73" w14:textId="77777777" w:rsidR="00F02F3C" w:rsidRPr="00F02F3C" w:rsidRDefault="00F02F3C" w:rsidP="00F02F3C">
      <w:pPr>
        <w:pStyle w:val="Literaturverzeichnis"/>
        <w:rPr>
          <w:rFonts w:cs="Linux Libertine"/>
        </w:rPr>
      </w:pPr>
      <w:r w:rsidRPr="00F02F3C">
        <w:rPr>
          <w:rFonts w:cs="Linux Libertine"/>
        </w:rPr>
        <w:t>[10]</w:t>
      </w:r>
      <w:r w:rsidRPr="00F02F3C">
        <w:rPr>
          <w:rFonts w:cs="Linux Libertine"/>
        </w:rPr>
        <w:tab/>
        <w:t xml:space="preserve">A. Depeursinge und H. Müller, „Fusion Techniques for Combining Textual and Visual Information Retrieval“, in </w:t>
      </w:r>
      <w:r w:rsidRPr="00F02F3C">
        <w:rPr>
          <w:rFonts w:cs="Linux Libertine"/>
          <w:i/>
          <w:iCs/>
        </w:rPr>
        <w:t>ImageCLEF: Experimental Evaluation in Visual Information Retrieval</w:t>
      </w:r>
      <w:r w:rsidRPr="00F02F3C">
        <w:rPr>
          <w:rFonts w:cs="Linux Libertine"/>
        </w:rPr>
        <w:t>, H. Müller, P. Clough, T. Deselaers, und B. Caputo, Hrsg., Berlin, Heidelberg: Springer Berlin Heidelberg, 2010, S. 95–114. doi: 10.1007/978-3-642-15181-1_6.</w:t>
      </w:r>
    </w:p>
    <w:p w14:paraId="03C3C453" w14:textId="77777777" w:rsidR="00F02F3C" w:rsidRPr="00F02F3C" w:rsidRDefault="00F02F3C" w:rsidP="00F02F3C">
      <w:pPr>
        <w:pStyle w:val="Literaturverzeichnis"/>
        <w:rPr>
          <w:rFonts w:cs="Linux Libertine"/>
        </w:rPr>
      </w:pPr>
      <w:r w:rsidRPr="00F02F3C">
        <w:rPr>
          <w:rFonts w:cs="Linux Libertine"/>
        </w:rPr>
        <w:t>[11]</w:t>
      </w:r>
      <w:r w:rsidRPr="00F02F3C">
        <w:rPr>
          <w:rFonts w:cs="Linux Libertine"/>
        </w:rPr>
        <w:tab/>
        <w:t xml:space="preserve">K. M. Ting, „Precision and Recall“, in </w:t>
      </w:r>
      <w:r w:rsidRPr="00F02F3C">
        <w:rPr>
          <w:rFonts w:cs="Linux Libertine"/>
          <w:i/>
          <w:iCs/>
        </w:rPr>
        <w:t>Encyclopedia of Machine Learning</w:t>
      </w:r>
      <w:r w:rsidRPr="00F02F3C">
        <w:rPr>
          <w:rFonts w:cs="Linux Libertine"/>
        </w:rPr>
        <w:t>, C. Sammut und G. I. Webb, Hrsg., Boston, MA: Springer US, 2010, S. 781–781. doi: 10.1007/978-0-387-30164-8_652.</w:t>
      </w:r>
    </w:p>
    <w:p w14:paraId="084F4FC4" w14:textId="77777777" w:rsidR="00F02F3C" w:rsidRPr="00F02F3C" w:rsidRDefault="00F02F3C" w:rsidP="00F02F3C">
      <w:pPr>
        <w:pStyle w:val="Literaturverzeichnis"/>
        <w:rPr>
          <w:rFonts w:cs="Linux Libertine"/>
        </w:rPr>
      </w:pPr>
      <w:r w:rsidRPr="00F02F3C">
        <w:rPr>
          <w:rFonts w:cs="Linux Libertine"/>
        </w:rPr>
        <w:t>[12]</w:t>
      </w:r>
      <w:r w:rsidRPr="00F02F3C">
        <w:rPr>
          <w:rFonts w:cs="Linux Libertine"/>
        </w:rPr>
        <w:tab/>
        <w:t xml:space="preserve">M. Kuanr und P. Mohapatra, „Assessment Methods for Evaluation of Recommender Systems: A Survey“, </w:t>
      </w:r>
      <w:r w:rsidRPr="00F02F3C">
        <w:rPr>
          <w:rFonts w:cs="Linux Libertine"/>
          <w:i/>
          <w:iCs/>
        </w:rPr>
        <w:t>Found. Comput. Decis. Sci.</w:t>
      </w:r>
      <w:r w:rsidRPr="00F02F3C">
        <w:rPr>
          <w:rFonts w:cs="Linux Libertine"/>
        </w:rPr>
        <w:t>, Bd. 46, Nr. 4, S. 393–421, Dez. 2021, doi: 10.2478/fcds-2021-0023.</w:t>
      </w:r>
    </w:p>
    <w:p w14:paraId="65B3BABD" w14:textId="77777777" w:rsidR="00F02F3C" w:rsidRPr="00F02F3C" w:rsidRDefault="00F02F3C" w:rsidP="00F02F3C">
      <w:pPr>
        <w:pStyle w:val="Literaturverzeichnis"/>
        <w:rPr>
          <w:rFonts w:cs="Linux Libertine"/>
        </w:rPr>
      </w:pPr>
      <w:r w:rsidRPr="00F02F3C">
        <w:rPr>
          <w:rFonts w:cs="Linux Libertine"/>
        </w:rPr>
        <w:t>[13]</w:t>
      </w:r>
      <w:r w:rsidRPr="00F02F3C">
        <w:rPr>
          <w:rFonts w:cs="Linux Libertine"/>
        </w:rPr>
        <w:tab/>
        <w:t xml:space="preserve">S. Büttcher, C. L. A. Clarke, und G. V. Cormack, </w:t>
      </w:r>
      <w:r w:rsidRPr="00F02F3C">
        <w:rPr>
          <w:rFonts w:cs="Linux Libertine"/>
          <w:i/>
          <w:iCs/>
        </w:rPr>
        <w:t>Information retrieval: implementing and evaluating search engines</w:t>
      </w:r>
      <w:r w:rsidRPr="00F02F3C">
        <w:rPr>
          <w:rFonts w:cs="Linux Libertine"/>
        </w:rPr>
        <w:t>. Cambridge, Mass: MIT Press, 2010.</w:t>
      </w:r>
    </w:p>
    <w:p w14:paraId="376D50F5" w14:textId="7A044A64"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C86257">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A7648" w14:textId="77777777" w:rsidR="00354BDB" w:rsidRDefault="00354BDB">
      <w:r>
        <w:separator/>
      </w:r>
    </w:p>
  </w:endnote>
  <w:endnote w:type="continuationSeparator" w:id="0">
    <w:p w14:paraId="7483B1C8" w14:textId="77777777" w:rsidR="00354BDB" w:rsidRDefault="00354BDB">
      <w:r>
        <w:continuationSeparator/>
      </w:r>
    </w:p>
  </w:endnote>
  <w:endnote w:type="continuationNotice" w:id="1">
    <w:p w14:paraId="1DCF84B4" w14:textId="77777777" w:rsidR="00354BDB" w:rsidRDefault="00354B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imesNewRomanPSMT">
    <w:altName w:val="Times New Roman"/>
    <w:panose1 w:val="00000000000000000000"/>
    <w:charset w:val="00"/>
    <w:family w:val="roman"/>
    <w:notTrueType/>
    <w:pitch w:val="default"/>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96B1C" w14:textId="77777777" w:rsidR="00354BDB" w:rsidRDefault="00354BDB">
      <w:r>
        <w:separator/>
      </w:r>
    </w:p>
  </w:footnote>
  <w:footnote w:type="continuationSeparator" w:id="0">
    <w:p w14:paraId="710E2B85" w14:textId="77777777" w:rsidR="00354BDB" w:rsidRDefault="00354BDB">
      <w:r>
        <w:continuationSeparator/>
      </w:r>
    </w:p>
  </w:footnote>
  <w:footnote w:type="continuationNotice" w:id="1">
    <w:p w14:paraId="25085E92" w14:textId="77777777" w:rsidR="00354BDB" w:rsidRDefault="00354BD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A4E74A0"/>
    <w:multiLevelType w:val="hybridMultilevel"/>
    <w:tmpl w:val="B2920D0A"/>
    <w:lvl w:ilvl="0" w:tplc="030AF416">
      <w:start w:val="7"/>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14263B8B"/>
    <w:multiLevelType w:val="hybridMultilevel"/>
    <w:tmpl w:val="42D2ED2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6BE29EE"/>
    <w:multiLevelType w:val="hybridMultilevel"/>
    <w:tmpl w:val="8F0A03A8"/>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20"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1"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3"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4" w15:restartNumberingAfterBreak="0">
    <w:nsid w:val="4DF57C8D"/>
    <w:multiLevelType w:val="multilevel"/>
    <w:tmpl w:val="1A50DC92"/>
    <w:lvl w:ilvl="0">
      <w:start w:val="1"/>
      <w:numFmt w:val="decimal"/>
      <w:lvlText w:val="%1."/>
      <w:lvlJc w:val="left"/>
      <w:pPr>
        <w:ind w:left="720" w:hanging="360"/>
      </w:pPr>
      <w:rPr>
        <w:rFonts w:hint="default"/>
      </w:rPr>
    </w:lvl>
    <w:lvl w:ilvl="1">
      <w:start w:val="1"/>
      <w:numFmt w:val="decimal"/>
      <w:pStyle w:val="Head2"/>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7" w15:restartNumberingAfterBreak="0">
    <w:nsid w:val="53355E63"/>
    <w:multiLevelType w:val="hybridMultilevel"/>
    <w:tmpl w:val="661A80E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9"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2"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3" w15:restartNumberingAfterBreak="0">
    <w:nsid w:val="6ACC568C"/>
    <w:multiLevelType w:val="multilevel"/>
    <w:tmpl w:val="06A4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6"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8"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7"/>
  </w:num>
  <w:num w:numId="2" w16cid:durableId="973756598">
    <w:abstractNumId w:val="18"/>
  </w:num>
  <w:num w:numId="3" w16cid:durableId="1528372978">
    <w:abstractNumId w:val="11"/>
  </w:num>
  <w:num w:numId="4" w16cid:durableId="519130270">
    <w:abstractNumId w:val="35"/>
  </w:num>
  <w:num w:numId="5" w16cid:durableId="343092510">
    <w:abstractNumId w:val="23"/>
  </w:num>
  <w:num w:numId="6" w16cid:durableId="4063967">
    <w:abstractNumId w:val="19"/>
  </w:num>
  <w:num w:numId="7" w16cid:durableId="1923443511">
    <w:abstractNumId w:val="32"/>
  </w:num>
  <w:num w:numId="8" w16cid:durableId="859584981">
    <w:abstractNumId w:val="28"/>
  </w:num>
  <w:num w:numId="9" w16cid:durableId="1576163367">
    <w:abstractNumId w:val="31"/>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6"/>
  </w:num>
  <w:num w:numId="21" w16cid:durableId="705640327">
    <w:abstractNumId w:val="30"/>
  </w:num>
  <w:num w:numId="22" w16cid:durableId="956371865">
    <w:abstractNumId w:val="38"/>
  </w:num>
  <w:num w:numId="23" w16cid:durableId="1357845726">
    <w:abstractNumId w:val="17"/>
  </w:num>
  <w:num w:numId="24" w16cid:durableId="1134131854">
    <w:abstractNumId w:val="34"/>
  </w:num>
  <w:num w:numId="25" w16cid:durableId="65880384">
    <w:abstractNumId w:val="29"/>
  </w:num>
  <w:num w:numId="26" w16cid:durableId="86193928">
    <w:abstractNumId w:val="20"/>
  </w:num>
  <w:num w:numId="27" w16cid:durableId="13055022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2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21"/>
  </w:num>
  <w:num w:numId="30" w16cid:durableId="942568055">
    <w:abstractNumId w:val="16"/>
  </w:num>
  <w:num w:numId="31" w16cid:durableId="79527120">
    <w:abstractNumId w:val="14"/>
  </w:num>
  <w:num w:numId="32" w16cid:durableId="1378747024">
    <w:abstractNumId w:val="36"/>
  </w:num>
  <w:num w:numId="33" w16cid:durableId="1186364923">
    <w:abstractNumId w:val="24"/>
  </w:num>
  <w:num w:numId="34" w16cid:durableId="1195188324">
    <w:abstractNumId w:val="15"/>
  </w:num>
  <w:num w:numId="35" w16cid:durableId="1266888037">
    <w:abstractNumId w:val="25"/>
  </w:num>
  <w:num w:numId="36" w16cid:durableId="1176068449">
    <w:abstractNumId w:val="24"/>
  </w:num>
  <w:num w:numId="37" w16cid:durableId="962007121">
    <w:abstractNumId w:val="33"/>
  </w:num>
  <w:num w:numId="38" w16cid:durableId="2077509620">
    <w:abstractNumId w:val="12"/>
  </w:num>
  <w:num w:numId="39" w16cid:durableId="1761635296">
    <w:abstractNumId w:val="27"/>
  </w:num>
  <w:num w:numId="40" w16cid:durableId="982781707">
    <w:abstractNumId w:val="13"/>
  </w:num>
  <w:num w:numId="41" w16cid:durableId="1674457747">
    <w:abstractNumId w:val="1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0748"/>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965D6"/>
    <w:rsid w:val="0009756A"/>
    <w:rsid w:val="000A1029"/>
    <w:rsid w:val="000A6075"/>
    <w:rsid w:val="000A7B4C"/>
    <w:rsid w:val="000B1802"/>
    <w:rsid w:val="000B296C"/>
    <w:rsid w:val="000B54EB"/>
    <w:rsid w:val="000C050B"/>
    <w:rsid w:val="000C4598"/>
    <w:rsid w:val="000E118B"/>
    <w:rsid w:val="000E278E"/>
    <w:rsid w:val="000E64FC"/>
    <w:rsid w:val="000E7A87"/>
    <w:rsid w:val="000F4A95"/>
    <w:rsid w:val="000F6090"/>
    <w:rsid w:val="001041A3"/>
    <w:rsid w:val="00104B07"/>
    <w:rsid w:val="0010534D"/>
    <w:rsid w:val="0011486D"/>
    <w:rsid w:val="001238FB"/>
    <w:rsid w:val="0012596D"/>
    <w:rsid w:val="00125AC6"/>
    <w:rsid w:val="00127D30"/>
    <w:rsid w:val="00130D84"/>
    <w:rsid w:val="0013113A"/>
    <w:rsid w:val="001314CF"/>
    <w:rsid w:val="001363F5"/>
    <w:rsid w:val="0014023A"/>
    <w:rsid w:val="00140C02"/>
    <w:rsid w:val="00141A17"/>
    <w:rsid w:val="0014244B"/>
    <w:rsid w:val="00142FEA"/>
    <w:rsid w:val="00143F05"/>
    <w:rsid w:val="0014457A"/>
    <w:rsid w:val="001453E7"/>
    <w:rsid w:val="00145419"/>
    <w:rsid w:val="00145486"/>
    <w:rsid w:val="001471CB"/>
    <w:rsid w:val="00152510"/>
    <w:rsid w:val="001552A6"/>
    <w:rsid w:val="001566AE"/>
    <w:rsid w:val="0016353B"/>
    <w:rsid w:val="001705F3"/>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20167E"/>
    <w:rsid w:val="002020F5"/>
    <w:rsid w:val="0020294A"/>
    <w:rsid w:val="00202976"/>
    <w:rsid w:val="0020671B"/>
    <w:rsid w:val="00210083"/>
    <w:rsid w:val="00212CDA"/>
    <w:rsid w:val="0022162C"/>
    <w:rsid w:val="002233F8"/>
    <w:rsid w:val="0024397A"/>
    <w:rsid w:val="00245119"/>
    <w:rsid w:val="00250FEF"/>
    <w:rsid w:val="00252596"/>
    <w:rsid w:val="00264B6B"/>
    <w:rsid w:val="00270347"/>
    <w:rsid w:val="0027195D"/>
    <w:rsid w:val="002738DA"/>
    <w:rsid w:val="00273DEC"/>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60FD"/>
    <w:rsid w:val="00317850"/>
    <w:rsid w:val="00321DDC"/>
    <w:rsid w:val="0032775A"/>
    <w:rsid w:val="003313B5"/>
    <w:rsid w:val="0033342D"/>
    <w:rsid w:val="003342CD"/>
    <w:rsid w:val="00336D12"/>
    <w:rsid w:val="0034235E"/>
    <w:rsid w:val="00354BDB"/>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00B6"/>
    <w:rsid w:val="003F118A"/>
    <w:rsid w:val="003F4297"/>
    <w:rsid w:val="003F5DAE"/>
    <w:rsid w:val="003F5F3D"/>
    <w:rsid w:val="003F7CA2"/>
    <w:rsid w:val="00400782"/>
    <w:rsid w:val="00406444"/>
    <w:rsid w:val="004128EE"/>
    <w:rsid w:val="00414623"/>
    <w:rsid w:val="0042255E"/>
    <w:rsid w:val="00426F2C"/>
    <w:rsid w:val="004272EF"/>
    <w:rsid w:val="00427C7D"/>
    <w:rsid w:val="00431CB0"/>
    <w:rsid w:val="00432CF4"/>
    <w:rsid w:val="00436ACD"/>
    <w:rsid w:val="00443CFB"/>
    <w:rsid w:val="00454C21"/>
    <w:rsid w:val="0046042C"/>
    <w:rsid w:val="00474505"/>
    <w:rsid w:val="00474644"/>
    <w:rsid w:val="00476675"/>
    <w:rsid w:val="00480ED3"/>
    <w:rsid w:val="0048106F"/>
    <w:rsid w:val="0048126B"/>
    <w:rsid w:val="004825CE"/>
    <w:rsid w:val="004836A6"/>
    <w:rsid w:val="004838F4"/>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F22AD"/>
    <w:rsid w:val="004F5F17"/>
    <w:rsid w:val="004F6194"/>
    <w:rsid w:val="0050103C"/>
    <w:rsid w:val="005031BD"/>
    <w:rsid w:val="005041C6"/>
    <w:rsid w:val="00504C8B"/>
    <w:rsid w:val="00505459"/>
    <w:rsid w:val="00505DC2"/>
    <w:rsid w:val="00506EF6"/>
    <w:rsid w:val="00507B15"/>
    <w:rsid w:val="005153AC"/>
    <w:rsid w:val="00515B50"/>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188B"/>
    <w:rsid w:val="005B1F29"/>
    <w:rsid w:val="005B2ED3"/>
    <w:rsid w:val="005B493F"/>
    <w:rsid w:val="005C0062"/>
    <w:rsid w:val="005C14E1"/>
    <w:rsid w:val="005C3D72"/>
    <w:rsid w:val="005C4409"/>
    <w:rsid w:val="005C5E36"/>
    <w:rsid w:val="005D0695"/>
    <w:rsid w:val="005D0CCE"/>
    <w:rsid w:val="005D7E6E"/>
    <w:rsid w:val="005E22A3"/>
    <w:rsid w:val="005E2A61"/>
    <w:rsid w:val="005F30FF"/>
    <w:rsid w:val="00601236"/>
    <w:rsid w:val="00607A60"/>
    <w:rsid w:val="0061273A"/>
    <w:rsid w:val="00612C56"/>
    <w:rsid w:val="00612E4E"/>
    <w:rsid w:val="0061742E"/>
    <w:rsid w:val="006202FC"/>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5AF2"/>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5569"/>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4A05"/>
    <w:rsid w:val="008051C3"/>
    <w:rsid w:val="00810CE2"/>
    <w:rsid w:val="008150D4"/>
    <w:rsid w:val="0081514A"/>
    <w:rsid w:val="00824131"/>
    <w:rsid w:val="00824BCB"/>
    <w:rsid w:val="008313F7"/>
    <w:rsid w:val="00832895"/>
    <w:rsid w:val="00833921"/>
    <w:rsid w:val="00834932"/>
    <w:rsid w:val="0083735E"/>
    <w:rsid w:val="00837CBF"/>
    <w:rsid w:val="00843705"/>
    <w:rsid w:val="00846506"/>
    <w:rsid w:val="00847A31"/>
    <w:rsid w:val="00850D0C"/>
    <w:rsid w:val="0085553A"/>
    <w:rsid w:val="00871E83"/>
    <w:rsid w:val="00875232"/>
    <w:rsid w:val="00875A71"/>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1034"/>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54B6"/>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037E"/>
    <w:rsid w:val="009A39E8"/>
    <w:rsid w:val="009B00DC"/>
    <w:rsid w:val="009B3B0B"/>
    <w:rsid w:val="009B3E82"/>
    <w:rsid w:val="009B7559"/>
    <w:rsid w:val="009C0967"/>
    <w:rsid w:val="009D3C3B"/>
    <w:rsid w:val="009D46EA"/>
    <w:rsid w:val="009E2F5C"/>
    <w:rsid w:val="009E56C5"/>
    <w:rsid w:val="009F08FC"/>
    <w:rsid w:val="009F17B6"/>
    <w:rsid w:val="009F2833"/>
    <w:rsid w:val="009F2E05"/>
    <w:rsid w:val="009F4D13"/>
    <w:rsid w:val="009F7EA7"/>
    <w:rsid w:val="00A006A0"/>
    <w:rsid w:val="00A012F5"/>
    <w:rsid w:val="00A10431"/>
    <w:rsid w:val="00A12291"/>
    <w:rsid w:val="00A15152"/>
    <w:rsid w:val="00A155F9"/>
    <w:rsid w:val="00A15E3F"/>
    <w:rsid w:val="00A164B7"/>
    <w:rsid w:val="00A16CC5"/>
    <w:rsid w:val="00A210ED"/>
    <w:rsid w:val="00A21DEF"/>
    <w:rsid w:val="00A27D78"/>
    <w:rsid w:val="00A319FD"/>
    <w:rsid w:val="00A404A2"/>
    <w:rsid w:val="00A41E85"/>
    <w:rsid w:val="00A462C6"/>
    <w:rsid w:val="00A55023"/>
    <w:rsid w:val="00A564AE"/>
    <w:rsid w:val="00A72853"/>
    <w:rsid w:val="00A739CB"/>
    <w:rsid w:val="00A75047"/>
    <w:rsid w:val="00A761FC"/>
    <w:rsid w:val="00A80BE1"/>
    <w:rsid w:val="00A80CD5"/>
    <w:rsid w:val="00A8507F"/>
    <w:rsid w:val="00A86FB4"/>
    <w:rsid w:val="00A917FA"/>
    <w:rsid w:val="00A91E16"/>
    <w:rsid w:val="00A95518"/>
    <w:rsid w:val="00A97AC6"/>
    <w:rsid w:val="00AA10C4"/>
    <w:rsid w:val="00AA57D8"/>
    <w:rsid w:val="00AA5BF1"/>
    <w:rsid w:val="00AA6E2B"/>
    <w:rsid w:val="00AB0733"/>
    <w:rsid w:val="00AB21AA"/>
    <w:rsid w:val="00AB2327"/>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3E38"/>
    <w:rsid w:val="00B350C9"/>
    <w:rsid w:val="00B36298"/>
    <w:rsid w:val="00B36CC4"/>
    <w:rsid w:val="00B3715C"/>
    <w:rsid w:val="00B4052C"/>
    <w:rsid w:val="00B40797"/>
    <w:rsid w:val="00B41CB4"/>
    <w:rsid w:val="00B43D73"/>
    <w:rsid w:val="00B46551"/>
    <w:rsid w:val="00B51DB5"/>
    <w:rsid w:val="00B61445"/>
    <w:rsid w:val="00B61DDD"/>
    <w:rsid w:val="00B63B5C"/>
    <w:rsid w:val="00B64436"/>
    <w:rsid w:val="00B64DD4"/>
    <w:rsid w:val="00B64F13"/>
    <w:rsid w:val="00B73DEA"/>
    <w:rsid w:val="00B747A4"/>
    <w:rsid w:val="00B9678D"/>
    <w:rsid w:val="00BA00DF"/>
    <w:rsid w:val="00BA5432"/>
    <w:rsid w:val="00BA7DD8"/>
    <w:rsid w:val="00BB333E"/>
    <w:rsid w:val="00BB659F"/>
    <w:rsid w:val="00BC5BDA"/>
    <w:rsid w:val="00BD304D"/>
    <w:rsid w:val="00BD61E5"/>
    <w:rsid w:val="00BD793B"/>
    <w:rsid w:val="00BE1187"/>
    <w:rsid w:val="00BE7F58"/>
    <w:rsid w:val="00BF3D6B"/>
    <w:rsid w:val="00C00C1F"/>
    <w:rsid w:val="00C01F2D"/>
    <w:rsid w:val="00C03DCA"/>
    <w:rsid w:val="00C06212"/>
    <w:rsid w:val="00C1142C"/>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86257"/>
    <w:rsid w:val="00C90428"/>
    <w:rsid w:val="00C9472A"/>
    <w:rsid w:val="00C95C6E"/>
    <w:rsid w:val="00C96C07"/>
    <w:rsid w:val="00CA17C5"/>
    <w:rsid w:val="00CA5A3A"/>
    <w:rsid w:val="00CB6709"/>
    <w:rsid w:val="00CC2FE0"/>
    <w:rsid w:val="00CC4F1E"/>
    <w:rsid w:val="00CD4663"/>
    <w:rsid w:val="00CD77D8"/>
    <w:rsid w:val="00CE5614"/>
    <w:rsid w:val="00CE752A"/>
    <w:rsid w:val="00CF2B1E"/>
    <w:rsid w:val="00CF39D4"/>
    <w:rsid w:val="00CF7A64"/>
    <w:rsid w:val="00D0108E"/>
    <w:rsid w:val="00D04103"/>
    <w:rsid w:val="00D15128"/>
    <w:rsid w:val="00D20753"/>
    <w:rsid w:val="00D24AA4"/>
    <w:rsid w:val="00D257FD"/>
    <w:rsid w:val="00D30F9B"/>
    <w:rsid w:val="00D3149C"/>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17C6F"/>
    <w:rsid w:val="00E203C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27B4"/>
    <w:rsid w:val="00E83192"/>
    <w:rsid w:val="00E834D5"/>
    <w:rsid w:val="00E846AE"/>
    <w:rsid w:val="00E87E12"/>
    <w:rsid w:val="00E91FB9"/>
    <w:rsid w:val="00E9247A"/>
    <w:rsid w:val="00E943FF"/>
    <w:rsid w:val="00E9548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2F3C"/>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37F0"/>
    <w:rsid w:val="00F85335"/>
    <w:rsid w:val="00F878E4"/>
    <w:rsid w:val="00F91DFA"/>
    <w:rsid w:val="00F95288"/>
    <w:rsid w:val="00F9791B"/>
    <w:rsid w:val="00FA1C57"/>
    <w:rsid w:val="00FA313D"/>
    <w:rsid w:val="00FB2AFC"/>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09756A"/>
    <w:pPr>
      <w:numPr>
        <w:ilvl w:val="1"/>
        <w:numId w:val="33"/>
      </w:numPr>
      <w:spacing w:before="180" w:after="8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9F7EA7"/>
    <w:pPr>
      <w:spacing w:before="120" w:after="80"/>
    </w:pPr>
    <w:rPr>
      <w:rFonts w:ascii="Linux Libertine" w:eastAsiaTheme="minorHAnsi" w:hAnsi="Linux Libertine" w:cs="Linux Libertine"/>
      <w:b/>
      <w:sz w:val="22"/>
      <w:szCs w:val="22"/>
      <w:lang w:val="fr-FR" w:eastAsia="en-US"/>
      <w14:ligatures w14:val="standard"/>
    </w:rPr>
  </w:style>
  <w:style w:type="character" w:customStyle="1" w:styleId="AbsHeadChar">
    <w:name w:val="AbsHead Char"/>
    <w:basedOn w:val="Absatz-Standardschriftart"/>
    <w:link w:val="AbsHead"/>
    <w:rsid w:val="009F7EA7"/>
    <w:rPr>
      <w:rFonts w:ascii="Linux Libertine" w:eastAsiaTheme="minorHAnsi" w:hAnsi="Linux Libertine" w:cs="Linux Libertine"/>
      <w:b/>
      <w:sz w:val="22"/>
      <w:szCs w:val="22"/>
      <w:lang w:val="fr-FR" w:eastAsia="en-US"/>
      <w14:ligatures w14:val="standard"/>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210083"/>
    <w:pPr>
      <w:spacing w:before="220" w:after="40"/>
    </w:pPr>
    <w:rPr>
      <w:rFonts w:ascii="Linux Libertine" w:eastAsiaTheme="minorHAnsi" w:hAnsi="Linux Libertine" w:cstheme="minorBidi"/>
      <w:sz w:val="18"/>
      <w:szCs w:val="22"/>
      <w:lang w:val="en-US" w:eastAsia="en-US"/>
    </w:rPr>
  </w:style>
  <w:style w:type="character" w:customStyle="1" w:styleId="AckHeadChar">
    <w:name w:val="AckHead Char"/>
    <w:basedOn w:val="Absatz-Standardschriftart"/>
    <w:link w:val="AckHead"/>
    <w:rsid w:val="00210083"/>
    <w:rPr>
      <w:rFonts w:ascii="Linux Libertine" w:eastAsiaTheme="minorHAnsi" w:hAnsi="Linux Libertine" w:cstheme="minorBidi"/>
      <w:sz w:val="18"/>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E17C6F"/>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 w:type="paragraph" w:customStyle="1" w:styleId="pw-post-body-paragraph">
    <w:name w:val="pw-post-body-paragraph"/>
    <w:basedOn w:val="Standard"/>
    <w:rsid w:val="00A210ED"/>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y2iqfc">
    <w:name w:val="y2iqfc"/>
    <w:basedOn w:val="Absatz-Standardschriftart"/>
    <w:rsid w:val="00F837F0"/>
  </w:style>
  <w:style w:type="character" w:customStyle="1" w:styleId="fontstyle01">
    <w:name w:val="fontstyle01"/>
    <w:basedOn w:val="Absatz-Standardschriftart"/>
    <w:rsid w:val="00A10431"/>
    <w:rPr>
      <w:rFonts w:ascii="TimesNewRomanPSMT" w:hAnsi="TimesNewRomanPSMT"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297876415">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45020470">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7239853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49428086">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86910336">
      <w:bodyDiv w:val="1"/>
      <w:marLeft w:val="0"/>
      <w:marRight w:val="0"/>
      <w:marTop w:val="0"/>
      <w:marBottom w:val="0"/>
      <w:divBdr>
        <w:top w:val="none" w:sz="0" w:space="0" w:color="auto"/>
        <w:left w:val="none" w:sz="0" w:space="0" w:color="auto"/>
        <w:bottom w:val="none" w:sz="0" w:space="0" w:color="auto"/>
        <w:right w:val="none" w:sz="0" w:space="0" w:color="auto"/>
      </w:divBdr>
      <w:divsChild>
        <w:div w:id="497035742">
          <w:marLeft w:val="0"/>
          <w:marRight w:val="0"/>
          <w:marTop w:val="0"/>
          <w:marBottom w:val="0"/>
          <w:divBdr>
            <w:top w:val="none" w:sz="0" w:space="0" w:color="auto"/>
            <w:left w:val="none" w:sz="0" w:space="0" w:color="auto"/>
            <w:bottom w:val="none" w:sz="0" w:space="0" w:color="auto"/>
            <w:right w:val="none" w:sz="0" w:space="0" w:color="auto"/>
          </w:divBdr>
          <w:divsChild>
            <w:div w:id="152417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32587791">
      <w:bodyDiv w:val="1"/>
      <w:marLeft w:val="0"/>
      <w:marRight w:val="0"/>
      <w:marTop w:val="0"/>
      <w:marBottom w:val="0"/>
      <w:divBdr>
        <w:top w:val="none" w:sz="0" w:space="0" w:color="auto"/>
        <w:left w:val="none" w:sz="0" w:space="0" w:color="auto"/>
        <w:bottom w:val="none" w:sz="0" w:space="0" w:color="auto"/>
        <w:right w:val="none" w:sz="0" w:space="0" w:color="auto"/>
      </w:divBdr>
    </w:div>
    <w:div w:id="940793451">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74212365">
      <w:bodyDiv w:val="1"/>
      <w:marLeft w:val="0"/>
      <w:marRight w:val="0"/>
      <w:marTop w:val="0"/>
      <w:marBottom w:val="0"/>
      <w:divBdr>
        <w:top w:val="none" w:sz="0" w:space="0" w:color="auto"/>
        <w:left w:val="none" w:sz="0" w:space="0" w:color="auto"/>
        <w:bottom w:val="none" w:sz="0" w:space="0" w:color="auto"/>
        <w:right w:val="none" w:sz="0" w:space="0" w:color="auto"/>
      </w:divBdr>
      <w:divsChild>
        <w:div w:id="1771464799">
          <w:marLeft w:val="0"/>
          <w:marRight w:val="0"/>
          <w:marTop w:val="0"/>
          <w:marBottom w:val="0"/>
          <w:divBdr>
            <w:top w:val="none" w:sz="0" w:space="0" w:color="auto"/>
            <w:left w:val="none" w:sz="0" w:space="0" w:color="auto"/>
            <w:bottom w:val="none" w:sz="0" w:space="0" w:color="auto"/>
            <w:right w:val="none" w:sz="0" w:space="0" w:color="auto"/>
          </w:divBdr>
        </w:div>
        <w:div w:id="483398550">
          <w:marLeft w:val="0"/>
          <w:marRight w:val="0"/>
          <w:marTop w:val="0"/>
          <w:marBottom w:val="0"/>
          <w:divBdr>
            <w:top w:val="none" w:sz="0" w:space="0" w:color="auto"/>
            <w:left w:val="none" w:sz="0" w:space="0" w:color="auto"/>
            <w:bottom w:val="none" w:sz="0" w:space="0" w:color="auto"/>
            <w:right w:val="none" w:sz="0" w:space="0" w:color="auto"/>
          </w:divBdr>
        </w:div>
        <w:div w:id="1674449272">
          <w:marLeft w:val="0"/>
          <w:marRight w:val="0"/>
          <w:marTop w:val="0"/>
          <w:marBottom w:val="0"/>
          <w:divBdr>
            <w:top w:val="none" w:sz="0" w:space="0" w:color="auto"/>
            <w:left w:val="none" w:sz="0" w:space="0" w:color="auto"/>
            <w:bottom w:val="none" w:sz="0" w:space="0" w:color="auto"/>
            <w:right w:val="none" w:sz="0" w:space="0" w:color="auto"/>
          </w:divBdr>
        </w:div>
      </w:divsChild>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4493379">
      <w:bodyDiv w:val="1"/>
      <w:marLeft w:val="0"/>
      <w:marRight w:val="0"/>
      <w:marTop w:val="0"/>
      <w:marBottom w:val="0"/>
      <w:divBdr>
        <w:top w:val="none" w:sz="0" w:space="0" w:color="auto"/>
        <w:left w:val="none" w:sz="0" w:space="0" w:color="auto"/>
        <w:bottom w:val="none" w:sz="0" w:space="0" w:color="auto"/>
        <w:right w:val="none" w:sz="0" w:space="0" w:color="auto"/>
      </w:divBdr>
      <w:divsChild>
        <w:div w:id="542980636">
          <w:marLeft w:val="0"/>
          <w:marRight w:val="0"/>
          <w:marTop w:val="0"/>
          <w:marBottom w:val="0"/>
          <w:divBdr>
            <w:top w:val="none" w:sz="0" w:space="0" w:color="auto"/>
            <w:left w:val="none" w:sz="0" w:space="0" w:color="auto"/>
            <w:bottom w:val="none" w:sz="0" w:space="0" w:color="auto"/>
            <w:right w:val="none" w:sz="0" w:space="0" w:color="auto"/>
          </w:divBdr>
          <w:divsChild>
            <w:div w:id="9943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0032194">
      <w:bodyDiv w:val="1"/>
      <w:marLeft w:val="0"/>
      <w:marRight w:val="0"/>
      <w:marTop w:val="0"/>
      <w:marBottom w:val="0"/>
      <w:divBdr>
        <w:top w:val="none" w:sz="0" w:space="0" w:color="auto"/>
        <w:left w:val="none" w:sz="0" w:space="0" w:color="auto"/>
        <w:bottom w:val="none" w:sz="0" w:space="0" w:color="auto"/>
        <w:right w:val="none" w:sz="0" w:space="0" w:color="auto"/>
      </w:divBdr>
      <w:divsChild>
        <w:div w:id="1107310455">
          <w:marLeft w:val="0"/>
          <w:marRight w:val="0"/>
          <w:marTop w:val="0"/>
          <w:marBottom w:val="0"/>
          <w:divBdr>
            <w:top w:val="none" w:sz="0" w:space="0" w:color="auto"/>
            <w:left w:val="none" w:sz="0" w:space="0" w:color="auto"/>
            <w:bottom w:val="none" w:sz="0" w:space="0" w:color="auto"/>
            <w:right w:val="none" w:sz="0" w:space="0" w:color="auto"/>
          </w:divBdr>
        </w:div>
      </w:divsChild>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3.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4.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5.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ACM</Template>
  <TotalTime>0</TotalTime>
  <Pages>11</Pages>
  <Words>6232</Words>
  <Characters>39263</Characters>
  <Application>Microsoft Office Word</Application>
  <DocSecurity>0</DocSecurity>
  <Lines>327</Lines>
  <Paragraphs>90</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45405</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cp:lastModifiedBy>
  <cp:revision>2</cp:revision>
  <cp:lastPrinted>2023-11-15T04:17:00Z</cp:lastPrinted>
  <dcterms:created xsi:type="dcterms:W3CDTF">2024-01-23T21:15:00Z</dcterms:created>
  <dcterms:modified xsi:type="dcterms:W3CDTF">2024-01-23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